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9A7CF" w14:textId="4AE7B5CC" w:rsidR="00692CF6" w:rsidRPr="00CF16A5" w:rsidRDefault="00692CF6" w:rsidP="00CF16A5">
      <w:pPr>
        <w:pStyle w:val="Heading1"/>
        <w:rPr>
          <w:rFonts w:cs="Times New Roman"/>
          <w:szCs w:val="24"/>
        </w:rPr>
      </w:pPr>
    </w:p>
    <w:p w14:paraId="0F7815AA" w14:textId="4AD14A22" w:rsidR="00424B0D" w:rsidRPr="00CF16A5" w:rsidRDefault="00424B0D" w:rsidP="00CF16A5">
      <w:pPr>
        <w:spacing w:after="0"/>
        <w:jc w:val="center"/>
        <w:rPr>
          <w:rFonts w:cs="Times New Roman"/>
          <w:b/>
          <w:bCs/>
          <w:szCs w:val="24"/>
        </w:rPr>
      </w:pPr>
      <w:r w:rsidRPr="00CF16A5">
        <w:rPr>
          <w:rFonts w:cs="Times New Roman"/>
          <w:b/>
          <w:bCs/>
          <w:szCs w:val="24"/>
        </w:rPr>
        <w:t>LANDASAN TEORI DAN PENGEMBANGAN</w:t>
      </w:r>
      <w:r w:rsidR="00AD684C" w:rsidRPr="00CF16A5">
        <w:rPr>
          <w:rFonts w:cs="Times New Roman"/>
          <w:b/>
          <w:bCs/>
          <w:szCs w:val="24"/>
        </w:rPr>
        <w:t xml:space="preserve"> </w:t>
      </w:r>
      <w:r w:rsidRPr="00CF16A5">
        <w:rPr>
          <w:rFonts w:cs="Times New Roman"/>
          <w:b/>
          <w:bCs/>
          <w:szCs w:val="24"/>
        </w:rPr>
        <w:t>HIPOTESI</w:t>
      </w:r>
      <w:r w:rsidR="00AD684C" w:rsidRPr="00CF16A5">
        <w:rPr>
          <w:rFonts w:cs="Times New Roman"/>
          <w:b/>
          <w:bCs/>
          <w:szCs w:val="24"/>
        </w:rPr>
        <w:t>S</w:t>
      </w:r>
    </w:p>
    <w:p w14:paraId="363627DB" w14:textId="763293AD" w:rsidR="00692CF6" w:rsidRPr="00CF16A5" w:rsidRDefault="00692CF6" w:rsidP="00CF16A5">
      <w:pPr>
        <w:spacing w:after="0"/>
        <w:rPr>
          <w:rFonts w:cs="Times New Roman"/>
          <w:szCs w:val="24"/>
        </w:rPr>
      </w:pPr>
    </w:p>
    <w:p w14:paraId="09B2393D" w14:textId="3FF2FFD7" w:rsidR="00AD684C" w:rsidRPr="00CF16A5" w:rsidRDefault="00424B0D" w:rsidP="00CF16A5">
      <w:pPr>
        <w:pStyle w:val="Heading2"/>
        <w:numPr>
          <w:ilvl w:val="1"/>
          <w:numId w:val="1"/>
        </w:numPr>
        <w:spacing w:before="0"/>
        <w:rPr>
          <w:rFonts w:cs="Times New Roman"/>
          <w:szCs w:val="24"/>
        </w:rPr>
      </w:pPr>
      <w:r w:rsidRPr="00CF16A5">
        <w:rPr>
          <w:rFonts w:cs="Times New Roman"/>
          <w:szCs w:val="24"/>
        </w:rPr>
        <w:t>Perbankan Indonesia</w:t>
      </w:r>
    </w:p>
    <w:p w14:paraId="10262BBA" w14:textId="0C960859" w:rsidR="00D40AE6" w:rsidRPr="00CF16A5" w:rsidRDefault="00BB56DE" w:rsidP="00CF16A5">
      <w:pPr>
        <w:spacing w:after="0"/>
        <w:ind w:firstLine="567"/>
        <w:rPr>
          <w:rFonts w:cs="Times New Roman"/>
          <w:szCs w:val="24"/>
        </w:rPr>
      </w:pPr>
      <w:r w:rsidRPr="00CF16A5">
        <w:rPr>
          <w:rFonts w:cs="Times New Roman"/>
          <w:szCs w:val="24"/>
        </w:rPr>
        <w:t xml:space="preserve">Sejarah perkembangan bank di Indonesia dimulai sejak masa sebelum kemerdekaan.  Banyak hal yang terjadi hingga bisa terbentuk bank yang ada pada saat ini. </w:t>
      </w:r>
    </w:p>
    <w:p w14:paraId="157C219A" w14:textId="77777777" w:rsidR="007D682F" w:rsidRPr="00CF16A5" w:rsidRDefault="007D682F" w:rsidP="00CF16A5">
      <w:pPr>
        <w:pStyle w:val="Heading3"/>
        <w:spacing w:before="0"/>
        <w:ind w:left="1134" w:hanging="567"/>
        <w:rPr>
          <w:rFonts w:ascii="Times New Roman" w:hAnsi="Times New Roman" w:cs="Times New Roman"/>
          <w:b/>
          <w:bCs/>
          <w:color w:val="auto"/>
        </w:rPr>
      </w:pPr>
      <w:commentRangeStart w:id="0"/>
      <w:r w:rsidRPr="00CF16A5">
        <w:rPr>
          <w:rFonts w:ascii="Times New Roman" w:hAnsi="Times New Roman" w:cs="Times New Roman"/>
          <w:b/>
          <w:bCs/>
          <w:color w:val="auto"/>
        </w:rPr>
        <w:t>Sejarah Perbankan Indonesia</w:t>
      </w:r>
      <w:commentRangeEnd w:id="0"/>
      <w:r w:rsidRPr="00CF16A5">
        <w:rPr>
          <w:rStyle w:val="CommentReference"/>
          <w:rFonts w:ascii="Times New Roman" w:eastAsiaTheme="minorHAnsi" w:hAnsi="Times New Roman" w:cs="Times New Roman"/>
          <w:b/>
          <w:bCs/>
          <w:color w:val="auto"/>
          <w:sz w:val="24"/>
          <w:szCs w:val="24"/>
        </w:rPr>
        <w:commentReference w:id="0"/>
      </w:r>
    </w:p>
    <w:p w14:paraId="46241040" w14:textId="2F13AEF5" w:rsidR="001E71DC" w:rsidRPr="00CF16A5" w:rsidRDefault="001E71DC" w:rsidP="008B2506">
      <w:pPr>
        <w:spacing w:after="0"/>
        <w:ind w:left="567" w:firstLine="567"/>
        <w:rPr>
          <w:rFonts w:cs="Times New Roman"/>
          <w:i/>
          <w:iCs/>
          <w:szCs w:val="24"/>
        </w:rPr>
      </w:pPr>
      <w:r w:rsidRPr="00CF16A5">
        <w:rPr>
          <w:rFonts w:cs="Times New Roman"/>
          <w:szCs w:val="24"/>
        </w:rPr>
        <w:t xml:space="preserve">Menurut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7)</w:t>
      </w:r>
      <w:r w:rsidRPr="00CF16A5">
        <w:rPr>
          <w:rFonts w:cs="Times New Roman"/>
          <w:szCs w:val="24"/>
        </w:rPr>
        <w:fldChar w:fldCharType="end"/>
      </w:r>
      <w:r w:rsidRPr="00CF16A5">
        <w:rPr>
          <w:rFonts w:cs="Times New Roman"/>
          <w:szCs w:val="24"/>
        </w:rPr>
        <w:t xml:space="preserve"> awal perkembangan bank di Indonesia tidak terlepas dari kedatangan VOC. Setelah mengalami beberapa kali kebangkrutan, akhirnya muncullah </w:t>
      </w:r>
      <w:r w:rsidRPr="00CF16A5">
        <w:rPr>
          <w:rFonts w:cs="Times New Roman"/>
          <w:i/>
          <w:iCs/>
          <w:szCs w:val="24"/>
        </w:rPr>
        <w:t>De Javasche Bank</w:t>
      </w:r>
      <w:r w:rsidRPr="00CF16A5">
        <w:rPr>
          <w:rFonts w:cs="Times New Roman"/>
          <w:szCs w:val="24"/>
        </w:rPr>
        <w:t xml:space="preserve"> yang didirikan pada tahun 1828, yang merupakan bank Belanda yang berhasil berkembang dan merupakan cikal bakal bank sentral Indondesia. Pada saat pemerintahan Jepang, hanya satu bank yang diakui yaitu Bank Rakyat Indonesia atau dalam Bahasa Jepangnya </w:t>
      </w:r>
      <w:r w:rsidRPr="00CF16A5">
        <w:rPr>
          <w:rFonts w:cs="Times New Roman"/>
          <w:i/>
          <w:iCs/>
          <w:szCs w:val="24"/>
        </w:rPr>
        <w:t xml:space="preserve">Syomin Ginko, </w:t>
      </w:r>
      <w:r w:rsidRPr="00CF16A5">
        <w:rPr>
          <w:rFonts w:cs="Times New Roman"/>
          <w:szCs w:val="24"/>
        </w:rPr>
        <w:t xml:space="preserve">sementara </w:t>
      </w:r>
      <w:r w:rsidRPr="00CF16A5">
        <w:rPr>
          <w:rFonts w:cs="Times New Roman"/>
          <w:i/>
          <w:iCs/>
          <w:szCs w:val="24"/>
        </w:rPr>
        <w:t xml:space="preserve">De Javasche Bank </w:t>
      </w:r>
      <w:r w:rsidRPr="00CF16A5">
        <w:rPr>
          <w:rFonts w:cs="Times New Roman"/>
          <w:szCs w:val="24"/>
        </w:rPr>
        <w:t xml:space="preserve">dikuasai oleh pihak Jepang. Tak lama setelah merdeka pemerintah melakukan nasionalisasi terhadap </w:t>
      </w:r>
      <w:r w:rsidRPr="00CF16A5">
        <w:rPr>
          <w:rFonts w:cs="Times New Roman"/>
          <w:i/>
          <w:iCs/>
          <w:szCs w:val="24"/>
        </w:rPr>
        <w:t>De Javasche Bank.</w:t>
      </w:r>
    </w:p>
    <w:p w14:paraId="70903493" w14:textId="77777777" w:rsidR="001E71DC" w:rsidRPr="00CF16A5" w:rsidRDefault="001E71DC" w:rsidP="008B2506">
      <w:pPr>
        <w:spacing w:after="0"/>
        <w:ind w:left="567" w:firstLine="567"/>
        <w:rPr>
          <w:rFonts w:cs="Times New Roman"/>
          <w:szCs w:val="24"/>
        </w:rPr>
      </w:pPr>
      <w:r w:rsidRPr="00CF16A5">
        <w:rPr>
          <w:rFonts w:cs="Times New Roman"/>
          <w:szCs w:val="24"/>
        </w:rPr>
        <w:t xml:space="preserve">Di awal kemerdekaan Indonesia memiliki dua bank pemerintah, yaitu Bank Negara Indonesia dan Bank Rakyat Indonesia </w:t>
      </w:r>
      <w:r w:rsidRPr="00CF16A5">
        <w:rPr>
          <w:rFonts w:cs="Times New Roman"/>
          <w:szCs w:val="24"/>
        </w:rPr>
        <w:fldChar w:fldCharType="begin" w:fldLock="1"/>
      </w:r>
      <w:r w:rsidRPr="00CF16A5">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Rizal, 2008)</w:t>
      </w:r>
      <w:r w:rsidRPr="00CF16A5">
        <w:rPr>
          <w:rFonts w:cs="Times New Roman"/>
          <w:szCs w:val="24"/>
        </w:rPr>
        <w:fldChar w:fldCharType="end"/>
      </w:r>
      <w:r w:rsidRPr="00CF16A5">
        <w:rPr>
          <w:rFonts w:cs="Times New Roman"/>
          <w:szCs w:val="24"/>
        </w:rPr>
        <w:t xml:space="preserve">. Selain itu terdapat empat bank swasta nasional, yaitu Bank Surakarta MAI di Solo, Bank Indonesia di Palembang, Bank Dagang Nasional di Medan, dan </w:t>
      </w:r>
      <w:r w:rsidRPr="00CF16A5">
        <w:rPr>
          <w:rFonts w:cs="Times New Roman"/>
          <w:i/>
          <w:iCs/>
          <w:szCs w:val="24"/>
        </w:rPr>
        <w:t>Indonesian Banking Corporation</w:t>
      </w:r>
      <w:r w:rsidRPr="00CF16A5">
        <w:rPr>
          <w:rFonts w:cs="Times New Roman"/>
          <w:szCs w:val="24"/>
        </w:rPr>
        <w:t xml:space="preserve"> di Yogyakarta. Dengan meningkatnya rasa nasionalisme dan hasrat kemerdekaan dari rakyat di wilayah Federal, maka bermunculan pula bank-bank swasta nasional yang umumnya merupakan bank umum dan sebagian besar bergerak di bidang perdagangan.</w:t>
      </w:r>
    </w:p>
    <w:p w14:paraId="673DD69F" w14:textId="77777777" w:rsidR="001E71DC" w:rsidRPr="00CF16A5" w:rsidRDefault="001E71DC" w:rsidP="0094712C">
      <w:pPr>
        <w:spacing w:after="0"/>
        <w:ind w:left="567" w:firstLine="567"/>
        <w:rPr>
          <w:rFonts w:cs="Times New Roman"/>
          <w:szCs w:val="24"/>
        </w:rPr>
      </w:pPr>
      <w:r w:rsidRPr="00CF16A5">
        <w:rPr>
          <w:rFonts w:cs="Times New Roman"/>
          <w:szCs w:val="24"/>
        </w:rPr>
        <w:t xml:space="preserve">Pada masa orde baru pembangunan ekonomi dan nasional menjadi prioritas dalam mengendalikan masa depan bangsa Indonesia dan Bank Indonesia (BI) mempunyai peran penting dalam mendukung pembangunan ekonomi nasional. Oleh karena itu, penataan kembali perbankan dan BI merupakan prioritas bagi awal pelaksanaan program orde baru </w:t>
      </w:r>
      <w:r w:rsidRPr="00CF16A5">
        <w:rPr>
          <w:rFonts w:cs="Times New Roman"/>
          <w:szCs w:val="24"/>
        </w:rPr>
        <w:fldChar w:fldCharType="begin" w:fldLock="1"/>
      </w:r>
      <w:r w:rsidRPr="00CF16A5">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Unit Khusus Museum Bank Indonesia, 2007)</w:t>
      </w:r>
      <w:r w:rsidRPr="00CF16A5">
        <w:rPr>
          <w:rFonts w:cs="Times New Roman"/>
          <w:szCs w:val="24"/>
        </w:rPr>
        <w:fldChar w:fldCharType="end"/>
      </w:r>
      <w:r w:rsidRPr="00CF16A5">
        <w:rPr>
          <w:rFonts w:cs="Times New Roman"/>
          <w:szCs w:val="24"/>
        </w:rPr>
        <w:t xml:space="preserve">. Guna meningkatkan mobilisasi dana masyarakat, BI memperkenalkan TABANAS (Tabungan Pembangunan Nasional) dan TASKA (Tabungan Asuransi Berjangka) pada tahun 1970 yang melengkapi Deposito Inpres 1968. Selain itu, BI juga menyediakan dana yang </w:t>
      </w:r>
      <w:r w:rsidRPr="00CF16A5">
        <w:rPr>
          <w:rFonts w:cs="Times New Roman"/>
          <w:szCs w:val="24"/>
        </w:rPr>
        <w:lastRenderedPageBreak/>
        <w:t>cukup besar melalui Kredit Likuiditas Bank Indonesia (KLBI) yang diberikan kepada tujuh bank pemerintah untuk membiayai program kredit dalam rangka mobilisasi dana masyarakat. BI dengan dukungan pemerintah pada tahun 1971–1972 melaksanakan kebijakan Program Penertiban Bank Swasta Nasional dengan sasaran untuk mengurangi jumlah bank swasta nasional dan memperkuat bank yang ingin tetap melanjutkan kegiatannya.</w:t>
      </w:r>
    </w:p>
    <w:p w14:paraId="4A5F8F44" w14:textId="610B7C20" w:rsidR="001E71DC" w:rsidRPr="00CF16A5" w:rsidRDefault="001E71DC" w:rsidP="001F303D">
      <w:pPr>
        <w:spacing w:after="0"/>
        <w:ind w:left="567" w:firstLine="567"/>
        <w:rPr>
          <w:rFonts w:cs="Times New Roman"/>
          <w:szCs w:val="24"/>
        </w:rPr>
      </w:pPr>
      <w:r w:rsidRPr="00CF16A5">
        <w:rPr>
          <w:rFonts w:cs="Times New Roman"/>
          <w:szCs w:val="24"/>
        </w:rPr>
        <w:t xml:space="preserve">Menurut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8)</w:t>
      </w:r>
      <w:r w:rsidRPr="00CF16A5">
        <w:rPr>
          <w:rFonts w:cs="Times New Roman"/>
          <w:szCs w:val="24"/>
        </w:rPr>
        <w:fldChar w:fldCharType="end"/>
      </w:r>
      <w:r w:rsidR="007D682F" w:rsidRPr="00CF16A5">
        <w:rPr>
          <w:rFonts w:cs="Times New Roman"/>
          <w:szCs w:val="24"/>
        </w:rPr>
        <w:t>,</w:t>
      </w:r>
      <w:r w:rsidRPr="00CF16A5">
        <w:rPr>
          <w:rFonts w:cs="Times New Roman"/>
          <w:szCs w:val="24"/>
        </w:rPr>
        <w:t xml:space="preserve"> pada tahun 1988 pemerintah bersama BI melangkah lebih lanjut dalam deregulasi perbankan dengan mengeluarkan Paket Kebijakan Deregulasi Perbankan 1988 (Pakto 88) yang menjadi titik balik dari berbagai kebijakan penertiban perbankan 1971–1972. Akibat Pakto 88, mulai 1997 perkembangan usaha perbankan menjadi lebih sulit dikendalikan.</w:t>
      </w:r>
    </w:p>
    <w:p w14:paraId="4F08070F" w14:textId="716F8634" w:rsidR="001E71DC" w:rsidRPr="00CF16A5" w:rsidRDefault="00B720A4" w:rsidP="001F303D">
      <w:pPr>
        <w:spacing w:after="0"/>
        <w:ind w:left="567" w:firstLine="567"/>
        <w:rPr>
          <w:rFonts w:cs="Times New Roman"/>
          <w:szCs w:val="24"/>
        </w:rPr>
      </w:pPr>
      <w:r w:rsidRPr="00CF16A5">
        <w:rPr>
          <w:rFonts w:cs="Times New Roman"/>
          <w:szCs w:val="24"/>
        </w:rPr>
        <w:t>“</w:t>
      </w:r>
      <w:r w:rsidR="001E71DC" w:rsidRPr="00CF16A5">
        <w:rPr>
          <w:rFonts w:cs="Times New Roman"/>
          <w:szCs w:val="24"/>
        </w:rPr>
        <w:t>Awal Juli 1997, terjadi gejolak nilai tukar yang memunculkan krisis kepercayaan masyarakat terhadap perbankan nasional dan upaya yang semula dimaksudkan untuk memulihkan kepercayaan kepada perbankan ternyata oleh masyarakat ditanggapi secara negatif dan mengakibatkan masyarakat melakukan penarikan dan pengalihan dana secara besar-besaran</w:t>
      </w:r>
      <w:r w:rsidR="007D682F" w:rsidRPr="00CF16A5">
        <w:rPr>
          <w:rFonts w:cs="Times New Roman"/>
          <w:szCs w:val="24"/>
        </w:rPr>
        <w:t xml:space="preserve">. </w:t>
      </w:r>
      <w:commentRangeStart w:id="1"/>
      <w:r w:rsidR="007D682F" w:rsidRPr="00CF16A5">
        <w:rPr>
          <w:rFonts w:cs="Times New Roman"/>
          <w:szCs w:val="24"/>
        </w:rPr>
        <w:t>Pemerintah yang kekurangan dana meminta bantuan kepada Bank Indonesia untuk melakukan program penjaminan terlebih dahulu</w:t>
      </w:r>
      <w:r w:rsidR="001F303D">
        <w:rPr>
          <w:rFonts w:cs="Times New Roman"/>
          <w:szCs w:val="24"/>
        </w:rPr>
        <w:t>,</w:t>
      </w:r>
      <w:r w:rsidR="007D682F" w:rsidRPr="00CF16A5">
        <w:rPr>
          <w:rFonts w:cs="Times New Roman"/>
          <w:szCs w:val="24"/>
        </w:rPr>
        <w:t xml:space="preserve"> yang kemudian dikenal dengan istilah Bantuan Likuiditas Bank Indonesia (BLBI). Selain itu pemerintah juga membentuk Badan Penyehatan Perbankan Nasional (BPPN) yang bertugas melaksanakan program penjaminan pemerintah atas kewajiban bank-bank umum sekaligus melakukan upaya-upaya penyehatan perbankan. Kemudian ada program rekapitalisasi yang memberikan dampak meningkatnya BLBI untuk menutup kewajiban pemerintah kepada nasabah atau kreditur bank yang di-BBKU (Bank Beku Kegiatan Usaha).</w:t>
      </w:r>
      <w:commentRangeEnd w:id="1"/>
      <w:r w:rsidR="007D682F" w:rsidRPr="00CF16A5">
        <w:rPr>
          <w:rStyle w:val="CommentReference"/>
          <w:rFonts w:cs="Times New Roman"/>
          <w:sz w:val="24"/>
          <w:szCs w:val="24"/>
        </w:rPr>
        <w:commentReference w:id="1"/>
      </w:r>
      <w:r w:rsidRPr="00CF16A5">
        <w:rPr>
          <w:rFonts w:cs="Times New Roman"/>
          <w:szCs w:val="24"/>
        </w:rPr>
        <w:t>” (</w:t>
      </w:r>
      <w:r w:rsidRPr="00CF16A5">
        <w:rPr>
          <w:rFonts w:cs="Times New Roman"/>
          <w:szCs w:val="24"/>
        </w:rPr>
        <w:fldChar w:fldCharType="begin" w:fldLock="1"/>
      </w:r>
      <w:r w:rsidRPr="00CF16A5">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BANK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Mudjijah et al., 2019)</w:t>
      </w:r>
      <w:r w:rsidRPr="00CF16A5">
        <w:rPr>
          <w:rFonts w:cs="Times New Roman"/>
          <w:szCs w:val="24"/>
        </w:rPr>
        <w:fldChar w:fldCharType="end"/>
      </w:r>
      <w:r w:rsidRPr="00CF16A5">
        <w:rPr>
          <w:rFonts w:cs="Times New Roman"/>
          <w:szCs w:val="24"/>
        </w:rPr>
        <w:t>.</w:t>
      </w:r>
    </w:p>
    <w:p w14:paraId="2CF82159" w14:textId="36170877" w:rsidR="001E71DC" w:rsidRPr="00CF16A5" w:rsidRDefault="001E71DC" w:rsidP="001F303D">
      <w:pPr>
        <w:spacing w:after="0"/>
        <w:ind w:left="567" w:firstLine="567"/>
        <w:rPr>
          <w:rFonts w:cs="Times New Roman"/>
          <w:szCs w:val="24"/>
        </w:rPr>
      </w:pPr>
      <w:r w:rsidRPr="00CF16A5">
        <w:rPr>
          <w:rFonts w:cs="Times New Roman"/>
          <w:szCs w:val="24"/>
        </w:rPr>
        <w:fldChar w:fldCharType="begin" w:fldLock="1"/>
      </w:r>
      <w:r w:rsidR="008C56C0" w:rsidRPr="00CF16A5">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inting (2017)</w:t>
      </w:r>
      <w:r w:rsidRPr="00CF16A5">
        <w:rPr>
          <w:rFonts w:cs="Times New Roman"/>
          <w:szCs w:val="24"/>
        </w:rPr>
        <w:fldChar w:fldCharType="end"/>
      </w:r>
      <w:r w:rsidRPr="00CF16A5">
        <w:rPr>
          <w:rFonts w:cs="Times New Roman"/>
          <w:szCs w:val="24"/>
        </w:rPr>
        <w:t xml:space="preserve"> mengatakan untuk mewujud</w:t>
      </w:r>
      <w:r w:rsidR="00B720A4" w:rsidRPr="00CF16A5">
        <w:rPr>
          <w:rFonts w:cs="Times New Roman"/>
          <w:szCs w:val="24"/>
        </w:rPr>
        <w:t>k</w:t>
      </w:r>
      <w:r w:rsidRPr="00CF16A5">
        <w:rPr>
          <w:rFonts w:cs="Times New Roman"/>
          <w:szCs w:val="24"/>
        </w:rPr>
        <w:t>an struktur perbankan yang stabil, BI bersama dengan pemerintah merancang Arsitektur Perbankan Indonesia (API). Dalam skenario API, bank-bank diwajibkan memperkuat permodalannya sesuai dengan lingkup operasionalnya yang berarti semakin luas lingkup operasionalnya maka semakin besar pula permodalan yang dipersyaratkan. Dengan demikian bank-bank kecil yang selama ini rentan terhadap gejolak terus didorong untuk menjadi besar.</w:t>
      </w:r>
      <w:r w:rsidR="008C56C0" w:rsidRPr="00CF16A5">
        <w:rPr>
          <w:rFonts w:cs="Times New Roman"/>
          <w:szCs w:val="24"/>
        </w:rPr>
        <w:t xml:space="preserve"> </w:t>
      </w:r>
      <w:r w:rsidRPr="00CF16A5">
        <w:rPr>
          <w:rFonts w:cs="Times New Roman"/>
          <w:szCs w:val="24"/>
        </w:rPr>
        <w:t>Setelah struktur perbankan mulai stabil, pemerintah mulai mencoba mengembangkan siste</w:t>
      </w:r>
      <w:r w:rsidR="004F2AD2" w:rsidRPr="00CF16A5">
        <w:rPr>
          <w:rFonts w:cs="Times New Roman"/>
          <w:szCs w:val="24"/>
        </w:rPr>
        <w:t xml:space="preserve">m, jasa, dan produk perbankan </w:t>
      </w:r>
      <w:r w:rsidRPr="00CF16A5">
        <w:rPr>
          <w:rFonts w:cs="Times New Roman"/>
          <w:szCs w:val="24"/>
        </w:rPr>
        <w:t xml:space="preserve">agar semakin </w:t>
      </w:r>
      <w:r w:rsidR="004F2AD2" w:rsidRPr="00CF16A5">
        <w:rPr>
          <w:rFonts w:cs="Times New Roman"/>
          <w:szCs w:val="24"/>
        </w:rPr>
        <w:t>kekinian</w:t>
      </w:r>
      <w:r w:rsidRPr="00CF16A5">
        <w:rPr>
          <w:rFonts w:cs="Times New Roman"/>
          <w:szCs w:val="24"/>
        </w:rPr>
        <w:t>.</w:t>
      </w:r>
    </w:p>
    <w:p w14:paraId="1BDBD22B" w14:textId="44C0DB14" w:rsidR="00692CF6" w:rsidRPr="00CF16A5" w:rsidRDefault="00424B0D"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lastRenderedPageBreak/>
        <w:t>Jasa dan Produk Perbankan</w:t>
      </w:r>
    </w:p>
    <w:p w14:paraId="241B0A13" w14:textId="0025BF7A" w:rsidR="00B82014" w:rsidRPr="00CF16A5" w:rsidRDefault="008C56C0" w:rsidP="007C23F2">
      <w:pPr>
        <w:spacing w:after="0"/>
        <w:ind w:left="567" w:firstLine="567"/>
        <w:rPr>
          <w:rFonts w:cs="Times New Roman"/>
          <w:i/>
          <w:iCs/>
          <w:szCs w:val="24"/>
        </w:rPr>
      </w:pPr>
      <w:r w:rsidRPr="00CF16A5">
        <w:rPr>
          <w:rFonts w:cs="Times New Roman"/>
          <w:szCs w:val="24"/>
        </w:rPr>
        <w:fldChar w:fldCharType="begin" w:fldLock="1"/>
      </w:r>
      <w:r w:rsidR="00B82014" w:rsidRPr="00CF16A5">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5)</w:t>
      </w:r>
      <w:r w:rsidRPr="00CF16A5">
        <w:rPr>
          <w:rFonts w:cs="Times New Roman"/>
          <w:szCs w:val="24"/>
        </w:rPr>
        <w:fldChar w:fldCharType="end"/>
      </w:r>
      <w:r w:rsidRPr="00CF16A5">
        <w:rPr>
          <w:rFonts w:cs="Times New Roman"/>
          <w:szCs w:val="24"/>
        </w:rPr>
        <w:t xml:space="preserve"> mengatakan produk bank adalah produk dan atau jasa perbankan termasuk produk dan atau jasa lembaga keuangan bukan bank yang dipasarkan oleh bank sebagai agen pemasaran.</w:t>
      </w:r>
      <w:r w:rsidR="00B82014" w:rsidRPr="00CF16A5">
        <w:rPr>
          <w:rFonts w:cs="Times New Roman"/>
          <w:szCs w:val="24"/>
        </w:rPr>
        <w:t xml:space="preserve"> Menurut </w:t>
      </w:r>
      <w:r w:rsidR="00B82014" w:rsidRPr="00CF16A5">
        <w:rPr>
          <w:rFonts w:cs="Times New Roman"/>
          <w:szCs w:val="24"/>
        </w:rPr>
        <w:fldChar w:fldCharType="begin" w:fldLock="1"/>
      </w:r>
      <w:r w:rsidR="00B82014" w:rsidRPr="00CF16A5">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00B82014" w:rsidRPr="00CF16A5">
        <w:rPr>
          <w:rFonts w:cs="Times New Roman"/>
          <w:szCs w:val="24"/>
        </w:rPr>
        <w:fldChar w:fldCharType="separate"/>
      </w:r>
      <w:r w:rsidR="00B82014" w:rsidRPr="00CF16A5">
        <w:rPr>
          <w:rFonts w:cs="Times New Roman"/>
          <w:noProof/>
          <w:szCs w:val="24"/>
        </w:rPr>
        <w:t>Novi (2017)</w:t>
      </w:r>
      <w:r w:rsidR="00B82014" w:rsidRPr="00CF16A5">
        <w:rPr>
          <w:rFonts w:cs="Times New Roman"/>
          <w:szCs w:val="24"/>
        </w:rPr>
        <w:fldChar w:fldCharType="end"/>
      </w:r>
      <w:r w:rsidR="00B82014" w:rsidRPr="00CF16A5">
        <w:rPr>
          <w:rFonts w:cs="Times New Roman"/>
          <w:szCs w:val="24"/>
        </w:rPr>
        <w:t xml:space="preserve"> ada beberapa jenis produk perbankan, yaitu pertama produk dana seperti tabungan, giro, dan deposito. Kedua produk kredit seperti kredit modal kerja, kredit investasi, dan kredit konsumsi. Kemudian ada produk jasa layanan seperti pengiriman uang, </w:t>
      </w:r>
      <w:r w:rsidR="00B82014" w:rsidRPr="00CF16A5">
        <w:rPr>
          <w:rFonts w:cs="Times New Roman"/>
          <w:i/>
          <w:iCs/>
          <w:szCs w:val="24"/>
        </w:rPr>
        <w:t xml:space="preserve">letter of credits, </w:t>
      </w:r>
      <w:r w:rsidR="00B82014" w:rsidRPr="00CF16A5">
        <w:rPr>
          <w:rFonts w:cs="Times New Roman"/>
          <w:szCs w:val="24"/>
        </w:rPr>
        <w:t xml:space="preserve">kliring, dan </w:t>
      </w:r>
      <w:r w:rsidR="00B82014" w:rsidRPr="00CF16A5">
        <w:rPr>
          <w:rFonts w:cs="Times New Roman"/>
          <w:i/>
          <w:iCs/>
          <w:szCs w:val="24"/>
        </w:rPr>
        <w:t>money changer.</w:t>
      </w:r>
    </w:p>
    <w:p w14:paraId="69F00168" w14:textId="42061F32" w:rsidR="00B82014" w:rsidRPr="00CF16A5" w:rsidRDefault="00B82014" w:rsidP="00CF16A5">
      <w:pPr>
        <w:spacing w:after="0"/>
        <w:ind w:left="567" w:firstLine="567"/>
        <w:rPr>
          <w:rFonts w:cs="Times New Roman"/>
          <w:i/>
          <w:iCs/>
          <w:szCs w:val="24"/>
        </w:rPr>
      </w:pPr>
      <w:r w:rsidRPr="00CF16A5">
        <w:rPr>
          <w:rFonts w:cs="Times New Roman"/>
          <w:szCs w:val="24"/>
        </w:rPr>
        <w:t>Dengan adanya perkembangan teknologi maka bank mulai mengembangkan e</w:t>
      </w:r>
      <w:r w:rsidRPr="00CF16A5">
        <w:rPr>
          <w:rFonts w:cs="Times New Roman"/>
          <w:i/>
          <w:iCs/>
          <w:szCs w:val="24"/>
        </w:rPr>
        <w:t xml:space="preserve">lectronic banking (e-banking) </w:t>
      </w:r>
      <w:r w:rsidRPr="00CF16A5">
        <w:rPr>
          <w:rFonts w:cs="Times New Roman"/>
          <w:szCs w:val="24"/>
        </w:rPr>
        <w:t>untuk memberikan kemudahan dan kepraktisan bagi penggunanya</w:t>
      </w:r>
      <w:r w:rsidRPr="00CF16A5">
        <w:rPr>
          <w:rFonts w:cs="Times New Roman"/>
          <w:i/>
          <w:iCs/>
          <w:szCs w:val="24"/>
        </w:rPr>
        <w:t xml:space="preserve">. </w:t>
      </w:r>
      <w:r w:rsidRPr="00CF16A5">
        <w:rPr>
          <w:rFonts w:cs="Times New Roman"/>
          <w:szCs w:val="24"/>
        </w:rPr>
        <w:t xml:space="preserve">Menurut </w:t>
      </w:r>
      <w:r w:rsidRPr="00CF16A5">
        <w:rPr>
          <w:rFonts w:cs="Times New Roman"/>
          <w:szCs w:val="24"/>
        </w:rPr>
        <w:fldChar w:fldCharType="begin" w:fldLock="1"/>
      </w:r>
      <w:r w:rsidR="00F60681" w:rsidRPr="00CF16A5">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stari (2016)</w:t>
      </w:r>
      <w:r w:rsidRPr="00CF16A5">
        <w:rPr>
          <w:rFonts w:cs="Times New Roman"/>
          <w:szCs w:val="24"/>
        </w:rPr>
        <w:fldChar w:fldCharType="end"/>
      </w:r>
      <w:r w:rsidRPr="00CF16A5">
        <w:rPr>
          <w:rFonts w:cs="Times New Roman"/>
          <w:szCs w:val="24"/>
        </w:rPr>
        <w:t xml:space="preserve"> </w:t>
      </w:r>
      <w:r w:rsidRPr="00CF16A5">
        <w:rPr>
          <w:rFonts w:cs="Times New Roman"/>
          <w:i/>
          <w:iCs/>
          <w:szCs w:val="24"/>
        </w:rPr>
        <w:t>e-banking</w:t>
      </w:r>
      <w:r w:rsidRPr="00CF16A5">
        <w:rPr>
          <w:rFonts w:cs="Times New Roman"/>
          <w:szCs w:val="24"/>
        </w:rPr>
        <w:t xml:space="preserve"> adalah layanan yang memberikan kesempatan bagi nasabah bank untuk memperoleh informasi, melakukan komunikasi, dan melakukan transaksi perbankan melalui media elektronik seperti </w:t>
      </w:r>
      <w:bookmarkStart w:id="2" w:name="_Hlk38047321"/>
      <w:r w:rsidRPr="00CF16A5">
        <w:rPr>
          <w:rFonts w:cs="Times New Roman"/>
          <w:i/>
          <w:iCs/>
          <w:szCs w:val="24"/>
        </w:rPr>
        <w:t>Automatic Teller Machine (ATM</w:t>
      </w:r>
      <w:bookmarkEnd w:id="2"/>
      <w:r w:rsidRPr="00CF16A5">
        <w:rPr>
          <w:rFonts w:cs="Times New Roman"/>
          <w:i/>
          <w:iCs/>
          <w:szCs w:val="24"/>
        </w:rPr>
        <w:t xml:space="preserve">), phone banking, </w:t>
      </w:r>
      <w:bookmarkStart w:id="3" w:name="_Hlk38047349"/>
      <w:r w:rsidR="007C23F2">
        <w:rPr>
          <w:rFonts w:cs="Times New Roman"/>
          <w:i/>
          <w:iCs/>
          <w:szCs w:val="24"/>
        </w:rPr>
        <w:t>E</w:t>
      </w:r>
      <w:r w:rsidRPr="00CF16A5">
        <w:rPr>
          <w:rFonts w:cs="Times New Roman"/>
          <w:i/>
          <w:iCs/>
          <w:szCs w:val="24"/>
        </w:rPr>
        <w:t xml:space="preserve">lectronic </w:t>
      </w:r>
      <w:r w:rsidR="007C23F2">
        <w:rPr>
          <w:rFonts w:cs="Times New Roman"/>
          <w:i/>
          <w:iCs/>
          <w:szCs w:val="24"/>
        </w:rPr>
        <w:t>F</w:t>
      </w:r>
      <w:r w:rsidRPr="00CF16A5">
        <w:rPr>
          <w:rFonts w:cs="Times New Roman"/>
          <w:i/>
          <w:iCs/>
          <w:szCs w:val="24"/>
        </w:rPr>
        <w:t>und</w:t>
      </w:r>
      <w:r w:rsidR="007C23F2">
        <w:rPr>
          <w:rFonts w:cs="Times New Roman"/>
          <w:i/>
          <w:iCs/>
          <w:szCs w:val="24"/>
        </w:rPr>
        <w:t xml:space="preserve"> T</w:t>
      </w:r>
      <w:r w:rsidRPr="00CF16A5">
        <w:rPr>
          <w:rFonts w:cs="Times New Roman"/>
          <w:i/>
          <w:iCs/>
          <w:szCs w:val="24"/>
        </w:rPr>
        <w:t>ransfer (EFT)</w:t>
      </w:r>
      <w:bookmarkEnd w:id="3"/>
      <w:r w:rsidRPr="00CF16A5">
        <w:rPr>
          <w:rFonts w:cs="Times New Roman"/>
          <w:i/>
          <w:iCs/>
          <w:szCs w:val="24"/>
        </w:rPr>
        <w:t xml:space="preserve">, </w:t>
      </w:r>
      <w:bookmarkStart w:id="4" w:name="_Hlk38047370"/>
      <w:r w:rsidRPr="00CF16A5">
        <w:rPr>
          <w:rFonts w:cs="Times New Roman"/>
          <w:i/>
          <w:iCs/>
          <w:szCs w:val="24"/>
        </w:rPr>
        <w:t>Electronic Data Capture (EDC)/Point of Sales (POS)</w:t>
      </w:r>
      <w:bookmarkEnd w:id="4"/>
      <w:r w:rsidRPr="00CF16A5">
        <w:rPr>
          <w:rFonts w:cs="Times New Roman"/>
          <w:i/>
          <w:iCs/>
          <w:szCs w:val="24"/>
        </w:rPr>
        <w:t xml:space="preserve">, internet banking </w:t>
      </w:r>
      <w:r w:rsidRPr="00CF16A5">
        <w:rPr>
          <w:rFonts w:cs="Times New Roman"/>
          <w:szCs w:val="24"/>
        </w:rPr>
        <w:t>dan</w:t>
      </w:r>
      <w:r w:rsidRPr="00CF16A5">
        <w:rPr>
          <w:rFonts w:cs="Times New Roman"/>
          <w:i/>
          <w:iCs/>
          <w:szCs w:val="24"/>
        </w:rPr>
        <w:t xml:space="preserve"> mobile banking.</w:t>
      </w:r>
    </w:p>
    <w:p w14:paraId="471D4C4B" w14:textId="77777777" w:rsidR="003E6743" w:rsidRPr="00CF16A5" w:rsidRDefault="003E6743" w:rsidP="00CF16A5">
      <w:pPr>
        <w:spacing w:after="0"/>
        <w:ind w:left="567" w:firstLine="567"/>
        <w:rPr>
          <w:rFonts w:cs="Times New Roman"/>
          <w:i/>
          <w:iCs/>
          <w:szCs w:val="24"/>
        </w:rPr>
      </w:pPr>
    </w:p>
    <w:p w14:paraId="55145991" w14:textId="07657434" w:rsidR="00692CF6" w:rsidRPr="00CF16A5" w:rsidRDefault="00424B0D" w:rsidP="00CF16A5">
      <w:pPr>
        <w:pStyle w:val="Heading2"/>
        <w:numPr>
          <w:ilvl w:val="1"/>
          <w:numId w:val="1"/>
        </w:numPr>
        <w:spacing w:before="0"/>
        <w:rPr>
          <w:rFonts w:cs="Times New Roman"/>
          <w:i/>
          <w:iCs/>
          <w:szCs w:val="24"/>
        </w:rPr>
      </w:pPr>
      <w:r w:rsidRPr="00CF16A5">
        <w:rPr>
          <w:rFonts w:cs="Times New Roman"/>
          <w:i/>
          <w:iCs/>
          <w:szCs w:val="24"/>
        </w:rPr>
        <w:t>Mobile Banking (M-banking)</w:t>
      </w:r>
    </w:p>
    <w:p w14:paraId="7759D205" w14:textId="618B6F2D" w:rsidR="00F60681" w:rsidRPr="00CF16A5" w:rsidRDefault="00F60681" w:rsidP="00CF16A5">
      <w:pPr>
        <w:spacing w:after="0"/>
        <w:ind w:firstLine="576"/>
        <w:rPr>
          <w:rFonts w:cs="Times New Roman"/>
          <w:i/>
          <w:iCs/>
          <w:szCs w:val="24"/>
        </w:rPr>
      </w:pPr>
      <w:r w:rsidRPr="00CF16A5">
        <w:rPr>
          <w:rFonts w:cs="Times New Roman"/>
          <w:szCs w:val="24"/>
        </w:rPr>
        <w:t xml:space="preserve">Berdasarkan penelitian oleh </w:t>
      </w:r>
      <w:r w:rsidRPr="00CF16A5">
        <w:rPr>
          <w:rFonts w:cs="Times New Roman"/>
          <w:szCs w:val="24"/>
        </w:rPr>
        <w:fldChar w:fldCharType="begin" w:fldLock="1"/>
      </w:r>
      <w:r w:rsidR="00316435" w:rsidRPr="00CF16A5">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sosiasi Penyelenggara Jasa Internet (2018)</w:t>
      </w:r>
      <w:r w:rsidRPr="00CF16A5">
        <w:rPr>
          <w:rFonts w:cs="Times New Roman"/>
          <w:szCs w:val="24"/>
        </w:rPr>
        <w:fldChar w:fldCharType="end"/>
      </w:r>
      <w:r w:rsidR="00234741" w:rsidRPr="00CF16A5">
        <w:rPr>
          <w:rFonts w:cs="Times New Roman"/>
          <w:szCs w:val="24"/>
        </w:rPr>
        <w:t xml:space="preserve">, </w:t>
      </w:r>
      <w:r w:rsidRPr="00CF16A5">
        <w:rPr>
          <w:rFonts w:cs="Times New Roman"/>
          <w:szCs w:val="24"/>
        </w:rPr>
        <w:t xml:space="preserve">pemanfaatan internet tertinggi </w:t>
      </w:r>
      <w:r w:rsidR="00234741" w:rsidRPr="00CF16A5">
        <w:rPr>
          <w:rFonts w:cs="Times New Roman"/>
          <w:szCs w:val="24"/>
        </w:rPr>
        <w:t xml:space="preserve">digunakan </w:t>
      </w:r>
      <w:r w:rsidRPr="00CF16A5">
        <w:rPr>
          <w:rFonts w:cs="Times New Roman"/>
          <w:szCs w:val="24"/>
        </w:rPr>
        <w:t xml:space="preserve">untuk mencari harga, disusul membantu pekerjaan, informasi membeli, beli </w:t>
      </w:r>
      <w:r w:rsidRPr="00CF16A5">
        <w:rPr>
          <w:rFonts w:cs="Times New Roman"/>
          <w:i/>
          <w:iCs/>
          <w:szCs w:val="24"/>
        </w:rPr>
        <w:t>online</w:t>
      </w:r>
      <w:r w:rsidRPr="00CF16A5">
        <w:rPr>
          <w:rFonts w:cs="Times New Roman"/>
          <w:szCs w:val="24"/>
        </w:rPr>
        <w:t xml:space="preserve">, cari kerja, transaksi perbankan, dan jual </w:t>
      </w:r>
      <w:r w:rsidRPr="00CF16A5">
        <w:rPr>
          <w:rFonts w:cs="Times New Roman"/>
          <w:i/>
          <w:iCs/>
          <w:szCs w:val="24"/>
        </w:rPr>
        <w:t>online</w:t>
      </w:r>
      <w:r w:rsidRPr="00CF16A5">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CF16A5">
        <w:rPr>
          <w:rFonts w:cs="Times New Roman"/>
          <w:i/>
          <w:iCs/>
          <w:szCs w:val="24"/>
        </w:rPr>
        <w:t xml:space="preserve">mobile banking (m-banking) </w:t>
      </w:r>
      <w:r w:rsidRPr="00CF16A5">
        <w:rPr>
          <w:rFonts w:cs="Times New Roman"/>
          <w:szCs w:val="24"/>
        </w:rPr>
        <w:t>yang sudah tidak asing lagi bagi kita.</w:t>
      </w:r>
    </w:p>
    <w:p w14:paraId="5A2799E6" w14:textId="667E769C" w:rsidR="00F60681" w:rsidRPr="00CF16A5" w:rsidRDefault="00F60681" w:rsidP="00CF16A5">
      <w:pPr>
        <w:spacing w:after="0"/>
        <w:ind w:firstLine="576"/>
        <w:rPr>
          <w:rFonts w:cs="Times New Roman"/>
          <w:szCs w:val="24"/>
        </w:rPr>
      </w:pPr>
      <w:r w:rsidRPr="00CF16A5">
        <w:rPr>
          <w:rFonts w:cs="Times New Roman"/>
          <w:i/>
          <w:iCs/>
          <w:szCs w:val="24"/>
        </w:rPr>
        <w:t xml:space="preserve">M-banking </w:t>
      </w:r>
      <w:r w:rsidRPr="00CF16A5">
        <w:rPr>
          <w:rFonts w:cs="Times New Roman"/>
          <w:szCs w:val="24"/>
        </w:rPr>
        <w:t xml:space="preserve">merupakan salah satu bagian dari </w:t>
      </w:r>
      <w:r w:rsidRPr="00CF16A5">
        <w:rPr>
          <w:rFonts w:cs="Times New Roman"/>
          <w:i/>
          <w:iCs/>
          <w:szCs w:val="24"/>
        </w:rPr>
        <w:t>financial technology</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Dewayanti et al. (2018)</w:t>
      </w:r>
      <w:r w:rsidRPr="00CF16A5">
        <w:rPr>
          <w:rFonts w:cs="Times New Roman"/>
          <w:szCs w:val="24"/>
        </w:rPr>
        <w:fldChar w:fldCharType="end"/>
      </w:r>
      <w:r w:rsidRPr="00CF16A5">
        <w:rPr>
          <w:rFonts w:cs="Times New Roman"/>
          <w:szCs w:val="24"/>
        </w:rPr>
        <w:t xml:space="preserve"> mengatakan jumlah pengguna internet yang diperkirakan akan terus mengalami peningkatan dari tahun ke tahun akan memengaruhi pertumbuhan pengguna layanan </w:t>
      </w:r>
      <w:r w:rsidRPr="00CF16A5">
        <w:rPr>
          <w:rFonts w:cs="Times New Roman"/>
          <w:i/>
          <w:iCs/>
          <w:szCs w:val="24"/>
        </w:rPr>
        <w:t>m-banking</w:t>
      </w:r>
      <w:r w:rsidRPr="00CF16A5">
        <w:rPr>
          <w:rFonts w:cs="Times New Roman"/>
          <w:szCs w:val="24"/>
        </w:rPr>
        <w:t xml:space="preserve">, karena dalam menggunakan layanan tersebut diperlukan jaringan internet dan </w:t>
      </w:r>
      <w:r w:rsidRPr="00CF16A5">
        <w:rPr>
          <w:rFonts w:cs="Times New Roman"/>
          <w:i/>
          <w:iCs/>
          <w:szCs w:val="24"/>
        </w:rPr>
        <w:t>smartphone</w:t>
      </w:r>
      <w:r w:rsidRPr="00CF16A5">
        <w:rPr>
          <w:rFonts w:cs="Times New Roman"/>
          <w:szCs w:val="24"/>
        </w:rPr>
        <w:t xml:space="preserve"> yang mendukung. Salah satu pengertian </w:t>
      </w:r>
      <w:r w:rsidRPr="00DD0D7B">
        <w:rPr>
          <w:rFonts w:cs="Times New Roman"/>
          <w:i/>
          <w:iCs/>
          <w:szCs w:val="24"/>
        </w:rPr>
        <w:t>m-</w:t>
      </w:r>
      <w:r w:rsidRPr="00CF16A5">
        <w:rPr>
          <w:rFonts w:cs="Times New Roman"/>
          <w:i/>
          <w:iCs/>
          <w:szCs w:val="24"/>
        </w:rPr>
        <w:t xml:space="preserve">banking </w:t>
      </w:r>
      <w:r w:rsidRPr="00CF16A5">
        <w:rPr>
          <w:rFonts w:cs="Times New Roman"/>
          <w:szCs w:val="24"/>
        </w:rPr>
        <w:t xml:space="preserve">adalah jenis layanan keuangan yang dapat diperoleh orang melalui berbagai </w:t>
      </w:r>
      <w:r w:rsidRPr="00CF16A5">
        <w:rPr>
          <w:rFonts w:cs="Times New Roman"/>
          <w:i/>
          <w:iCs/>
          <w:szCs w:val="24"/>
        </w:rPr>
        <w:t>gadget</w:t>
      </w:r>
      <w:r w:rsidRPr="00CF16A5">
        <w:rPr>
          <w:rFonts w:cs="Times New Roman"/>
          <w:szCs w:val="24"/>
        </w:rPr>
        <w:t xml:space="preserve"> seperti ponsel atau tablet, di mana saja-kapan saja yang sangat bermanfaat untuk memeriksa informasi saldo, pembayaran tagihan listrik, dan sebagainya, serta hemat waktu dan mudah dalam penggunaannya </w:t>
      </w:r>
      <w:r w:rsidRPr="00CF16A5">
        <w:rPr>
          <w:rFonts w:cs="Times New Roman"/>
          <w:szCs w:val="24"/>
        </w:rPr>
        <w:fldChar w:fldCharType="begin" w:fldLock="1"/>
      </w:r>
      <w:r w:rsidRPr="00CF16A5">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handelwal, 2019)</w:t>
      </w:r>
      <w:r w:rsidRPr="00CF16A5">
        <w:rPr>
          <w:rFonts w:cs="Times New Roman"/>
          <w:szCs w:val="24"/>
        </w:rPr>
        <w:fldChar w:fldCharType="end"/>
      </w:r>
      <w:r w:rsidRPr="00CF16A5">
        <w:rPr>
          <w:rFonts w:cs="Times New Roman"/>
          <w:szCs w:val="24"/>
        </w:rPr>
        <w:t xml:space="preserve">. </w:t>
      </w:r>
    </w:p>
    <w:p w14:paraId="783529A3" w14:textId="46497FF0" w:rsidR="00F60681" w:rsidRPr="00CF16A5" w:rsidRDefault="00F60681" w:rsidP="00CF16A5">
      <w:pPr>
        <w:spacing w:after="0"/>
        <w:ind w:firstLine="576"/>
        <w:rPr>
          <w:rFonts w:cs="Times New Roman"/>
          <w:szCs w:val="24"/>
        </w:rPr>
      </w:pPr>
      <w:r w:rsidRPr="00CF16A5">
        <w:rPr>
          <w:rFonts w:cs="Times New Roman"/>
          <w:szCs w:val="24"/>
        </w:rPr>
        <w:lastRenderedPageBreak/>
        <w:t xml:space="preserve">Menurut </w:t>
      </w:r>
      <w:r w:rsidRPr="00CF16A5">
        <w:rPr>
          <w:rFonts w:cs="Times New Roman"/>
          <w:szCs w:val="24"/>
        </w:rPr>
        <w:fldChar w:fldCharType="begin" w:fldLock="1"/>
      </w:r>
      <w:r w:rsidRPr="00CF16A5">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desman (2019)</w:t>
      </w:r>
      <w:r w:rsidRPr="00CF16A5">
        <w:rPr>
          <w:rFonts w:cs="Times New Roman"/>
          <w:szCs w:val="24"/>
        </w:rPr>
        <w:fldChar w:fldCharType="end"/>
      </w:r>
      <w:r w:rsidRPr="00CF16A5">
        <w:rPr>
          <w:rFonts w:cs="Times New Roman"/>
          <w:szCs w:val="24"/>
        </w:rPr>
        <w:t xml:space="preserve"> ada beberapa layanan yang digunakan dalam </w:t>
      </w:r>
      <w:r w:rsidRPr="00CF16A5">
        <w:rPr>
          <w:rFonts w:cs="Times New Roman"/>
          <w:i/>
          <w:iCs/>
          <w:szCs w:val="24"/>
        </w:rPr>
        <w:t>m-banking</w:t>
      </w:r>
      <w:r w:rsidRPr="00CF16A5">
        <w:rPr>
          <w:rFonts w:cs="Times New Roman"/>
          <w:szCs w:val="24"/>
        </w:rPr>
        <w:t xml:space="preserve">, antara lain untuk mengirim uang antar rekening bank, untuk membayar tagihan telepon rumah, listrik, angsuran kredit rumah, mobil, motor, atau pinjaman apapun setiap bulan atau asuransi jiwa, asuransi mobil, dan transaksi non-finansial lainnya. </w:t>
      </w:r>
      <w:r w:rsidR="00316435" w:rsidRPr="00CF16A5">
        <w:rPr>
          <w:rFonts w:cs="Times New Roman"/>
          <w:szCs w:val="24"/>
        </w:rPr>
        <w:fldChar w:fldCharType="begin" w:fldLock="1"/>
      </w:r>
      <w:r w:rsidR="001279A6" w:rsidRPr="00CF16A5">
        <w:rPr>
          <w:rFonts w:cs="Times New Roman"/>
          <w:szCs w:val="24"/>
        </w:rPr>
        <w:instrText>ADDIN CSL_CITATION {"citationItems":[{"id":"ITEM-1","itemData":{"author":[{"dropping-particle":"","family":"Daily Social","given":"","non-dropping-particle":"","parse-names":false,"suffix":""}],"id":"ITEM-1","issued":{"date-parts":[["2015"]]},"title":"No Title","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316435" w:rsidRPr="00CF16A5">
        <w:rPr>
          <w:rFonts w:cs="Times New Roman"/>
          <w:szCs w:val="24"/>
        </w:rPr>
        <w:fldChar w:fldCharType="separate"/>
      </w:r>
      <w:r w:rsidR="00316435" w:rsidRPr="00CF16A5">
        <w:rPr>
          <w:rFonts w:cs="Times New Roman"/>
          <w:noProof/>
          <w:szCs w:val="24"/>
        </w:rPr>
        <w:t>Daily Social (2015)</w:t>
      </w:r>
      <w:r w:rsidR="00316435" w:rsidRPr="00CF16A5">
        <w:rPr>
          <w:rFonts w:cs="Times New Roman"/>
          <w:szCs w:val="24"/>
        </w:rPr>
        <w:fldChar w:fldCharType="end"/>
      </w:r>
      <w:r w:rsidR="00316435" w:rsidRPr="00CF16A5">
        <w:rPr>
          <w:rFonts w:cs="Times New Roman"/>
          <w:szCs w:val="24"/>
        </w:rPr>
        <w:t xml:space="preserve"> mengatakan penggunaan </w:t>
      </w:r>
      <w:r w:rsidR="00316435" w:rsidRPr="00CF16A5">
        <w:rPr>
          <w:rFonts w:cs="Times New Roman"/>
          <w:i/>
          <w:iCs/>
          <w:szCs w:val="24"/>
        </w:rPr>
        <w:t>m</w:t>
      </w:r>
      <w:r w:rsidR="0086204B" w:rsidRPr="00CF16A5">
        <w:rPr>
          <w:rFonts w:cs="Times New Roman"/>
          <w:i/>
          <w:iCs/>
          <w:szCs w:val="24"/>
        </w:rPr>
        <w:t>-</w:t>
      </w:r>
      <w:r w:rsidR="00316435" w:rsidRPr="00CF16A5">
        <w:rPr>
          <w:rFonts w:cs="Times New Roman"/>
          <w:i/>
          <w:iCs/>
          <w:szCs w:val="24"/>
        </w:rPr>
        <w:t xml:space="preserve">banking </w:t>
      </w:r>
      <w:r w:rsidR="00316435" w:rsidRPr="00CF16A5">
        <w:rPr>
          <w:rFonts w:cs="Times New Roman"/>
          <w:szCs w:val="24"/>
        </w:rPr>
        <w:t>di Indonesia tergolong tinggi dengan total 80% responden menjawab sudah menggunakannya</w:t>
      </w:r>
      <w:r w:rsidR="008B76D8" w:rsidRPr="00CF16A5">
        <w:rPr>
          <w:rFonts w:cs="Times New Roman"/>
          <w:szCs w:val="24"/>
        </w:rPr>
        <w:t xml:space="preserve">. Faktor lain yang membuat </w:t>
      </w:r>
      <w:r w:rsidR="008B76D8" w:rsidRPr="00CF16A5">
        <w:rPr>
          <w:rFonts w:cs="Times New Roman"/>
          <w:i/>
          <w:iCs/>
          <w:szCs w:val="24"/>
        </w:rPr>
        <w:t>m</w:t>
      </w:r>
      <w:r w:rsidR="0086204B" w:rsidRPr="00CF16A5">
        <w:rPr>
          <w:rFonts w:cs="Times New Roman"/>
          <w:i/>
          <w:iCs/>
          <w:szCs w:val="24"/>
        </w:rPr>
        <w:t>-</w:t>
      </w:r>
      <w:r w:rsidR="008B76D8" w:rsidRPr="00CF16A5">
        <w:rPr>
          <w:rFonts w:cs="Times New Roman"/>
          <w:i/>
          <w:iCs/>
          <w:szCs w:val="24"/>
        </w:rPr>
        <w:t xml:space="preserve">banking </w:t>
      </w:r>
      <w:r w:rsidR="008B76D8" w:rsidRPr="00CF16A5">
        <w:rPr>
          <w:rFonts w:cs="Times New Roman"/>
          <w:szCs w:val="24"/>
        </w:rPr>
        <w:t xml:space="preserve">lebih diminati adalah menawarkan kemudahan jika dibandingkan dengan </w:t>
      </w:r>
      <w:r w:rsidR="008B76D8" w:rsidRPr="00CF16A5">
        <w:rPr>
          <w:rFonts w:cs="Times New Roman"/>
          <w:i/>
          <w:iCs/>
          <w:szCs w:val="24"/>
        </w:rPr>
        <w:t>SMS banking</w:t>
      </w:r>
      <w:r w:rsidR="008B76D8" w:rsidRPr="00CF16A5">
        <w:rPr>
          <w:rFonts w:cs="Times New Roman"/>
          <w:szCs w:val="24"/>
        </w:rPr>
        <w:t xml:space="preserve"> karena nasabah tidak perlu mengingat format pesan </w:t>
      </w:r>
      <w:r w:rsidR="008B76D8" w:rsidRPr="00CF16A5">
        <w:rPr>
          <w:rFonts w:cs="Times New Roman"/>
          <w:i/>
          <w:iCs/>
          <w:szCs w:val="24"/>
        </w:rPr>
        <w:t>SMS</w:t>
      </w:r>
      <w:r w:rsidR="008B76D8" w:rsidRPr="00CF16A5">
        <w:rPr>
          <w:rFonts w:cs="Times New Roman"/>
          <w:szCs w:val="24"/>
        </w:rPr>
        <w:t xml:space="preserve"> yang akan dikirimkan ke bank dan juga nomor tujuan </w:t>
      </w:r>
      <w:r w:rsidR="008B76D8" w:rsidRPr="00CF16A5">
        <w:rPr>
          <w:rFonts w:cs="Times New Roman"/>
          <w:i/>
          <w:iCs/>
          <w:szCs w:val="24"/>
        </w:rPr>
        <w:t>SMS banking</w:t>
      </w:r>
      <w:r w:rsidR="008B76D8" w:rsidRPr="00CF16A5">
        <w:rPr>
          <w:rFonts w:cs="Times New Roman"/>
          <w:szCs w:val="24"/>
        </w:rPr>
        <w:t xml:space="preserve"> </w:t>
      </w:r>
      <w:r w:rsidR="008B76D8" w:rsidRPr="00CF16A5">
        <w:rPr>
          <w:rFonts w:cs="Times New Roman"/>
          <w:szCs w:val="24"/>
        </w:rPr>
        <w:fldChar w:fldCharType="begin" w:fldLock="1"/>
      </w:r>
      <w:r w:rsidR="000E5995" w:rsidRPr="00CF16A5">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008B76D8" w:rsidRPr="00CF16A5">
        <w:rPr>
          <w:rFonts w:cs="Times New Roman"/>
          <w:szCs w:val="24"/>
        </w:rPr>
        <w:fldChar w:fldCharType="separate"/>
      </w:r>
      <w:r w:rsidR="008B76D8" w:rsidRPr="00CF16A5">
        <w:rPr>
          <w:rFonts w:cs="Times New Roman"/>
          <w:noProof/>
          <w:szCs w:val="24"/>
        </w:rPr>
        <w:t>(Sulfiana, 2020)</w:t>
      </w:r>
      <w:r w:rsidR="008B76D8" w:rsidRPr="00CF16A5">
        <w:rPr>
          <w:rFonts w:cs="Times New Roman"/>
          <w:szCs w:val="24"/>
        </w:rPr>
        <w:fldChar w:fldCharType="end"/>
      </w:r>
      <w:r w:rsidR="008B76D8" w:rsidRPr="00CF16A5">
        <w:rPr>
          <w:rFonts w:cs="Times New Roman"/>
          <w:szCs w:val="24"/>
        </w:rPr>
        <w:t xml:space="preserve">. </w:t>
      </w:r>
      <w:r w:rsidRPr="00CF16A5">
        <w:rPr>
          <w:rFonts w:cs="Times New Roman"/>
          <w:szCs w:val="24"/>
        </w:rPr>
        <w:t xml:space="preserve">Dengan meningkatnya pengguna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berarti semakin banyak orang yang terhubung dengan lembaga perbankan dan dapat berkontribusi dalam meningkatkan inklusi keuangan </w:t>
      </w:r>
      <w:r w:rsidRPr="00CF16A5">
        <w:rPr>
          <w:rFonts w:cs="Times New Roman"/>
          <w:szCs w:val="24"/>
        </w:rPr>
        <w:fldChar w:fldCharType="begin" w:fldLock="1"/>
      </w:r>
      <w:r w:rsidRPr="00CF16A5">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r w:rsidRPr="00CF16A5">
        <w:rPr>
          <w:rFonts w:cs="Times New Roman"/>
          <w:szCs w:val="24"/>
        </w:rPr>
        <w:t>.</w:t>
      </w:r>
    </w:p>
    <w:p w14:paraId="419A15E4" w14:textId="70BB48BC" w:rsidR="001279A6" w:rsidRPr="00CF16A5" w:rsidRDefault="001279A6" w:rsidP="00CF16A5">
      <w:pPr>
        <w:spacing w:after="0"/>
        <w:ind w:firstLine="576"/>
        <w:rPr>
          <w:rFonts w:cs="Times New Roman"/>
          <w:i/>
          <w:iCs/>
          <w:szCs w:val="24"/>
        </w:rPr>
      </w:pPr>
      <w:r w:rsidRPr="00CF16A5">
        <w:rPr>
          <w:rFonts w:cs="Times New Roman"/>
          <w:szCs w:val="24"/>
        </w:rPr>
        <w:t xml:space="preserve">Agar dapat membantu perkembangan </w:t>
      </w:r>
      <w:r w:rsidRPr="00CF16A5">
        <w:rPr>
          <w:rFonts w:cs="Times New Roman"/>
          <w:i/>
          <w:iCs/>
          <w:szCs w:val="24"/>
        </w:rPr>
        <w:t>m</w:t>
      </w:r>
      <w:r w:rsidR="0086204B" w:rsidRPr="00CF16A5">
        <w:rPr>
          <w:rFonts w:cs="Times New Roman"/>
          <w:i/>
          <w:iCs/>
          <w:szCs w:val="24"/>
        </w:rPr>
        <w:t>-</w:t>
      </w:r>
      <w:r w:rsidRPr="00CF16A5">
        <w:rPr>
          <w:rFonts w:cs="Times New Roman"/>
          <w:i/>
          <w:iCs/>
          <w:szCs w:val="24"/>
        </w:rPr>
        <w:t>banking</w:t>
      </w:r>
      <w:r w:rsidRPr="00CF16A5">
        <w:rPr>
          <w:rFonts w:cs="Times New Roman"/>
          <w:szCs w:val="24"/>
        </w:rPr>
        <w:t xml:space="preserve">, kita harus mengerti salah satu hal yang berkaitan dengannya, yaitu </w:t>
      </w:r>
      <w:r w:rsidR="007D682F" w:rsidRPr="00CF16A5">
        <w:rPr>
          <w:rFonts w:cs="Times New Roman"/>
          <w:szCs w:val="24"/>
        </w:rPr>
        <w:t>perbedaan individu (</w:t>
      </w:r>
      <w:r w:rsidR="007D682F" w:rsidRPr="00CF16A5">
        <w:rPr>
          <w:rFonts w:cs="Times New Roman"/>
          <w:i/>
          <w:iCs/>
          <w:szCs w:val="24"/>
        </w:rPr>
        <w:t>individual differences</w:t>
      </w:r>
      <w:r w:rsidR="007D682F" w:rsidRPr="00CF16A5">
        <w:rPr>
          <w:rFonts w:cs="Times New Roman"/>
          <w:szCs w:val="24"/>
        </w:rPr>
        <w:t>)</w:t>
      </w:r>
      <w:r w:rsidR="007D682F" w:rsidRPr="00CF16A5">
        <w:rPr>
          <w:rFonts w:cs="Times New Roman"/>
          <w:i/>
          <w:iCs/>
          <w:szCs w:val="24"/>
        </w:rPr>
        <w:t xml:space="preserve"> </w:t>
      </w:r>
      <w:r w:rsidRPr="00CF16A5">
        <w:rPr>
          <w:rFonts w:cs="Times New Roman"/>
          <w:i/>
          <w:iCs/>
          <w:szCs w:val="24"/>
        </w:rPr>
        <w:fldChar w:fldCharType="begin" w:fldLock="1"/>
      </w:r>
      <w:r w:rsidR="00A32F9D" w:rsidRPr="00CF16A5">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i/>
          <w:iCs/>
          <w:szCs w:val="24"/>
        </w:rPr>
        <w:fldChar w:fldCharType="separate"/>
      </w:r>
      <w:r w:rsidR="00236E86" w:rsidRPr="00CF16A5">
        <w:rPr>
          <w:rFonts w:cs="Times New Roman"/>
          <w:iCs/>
          <w:noProof/>
          <w:szCs w:val="24"/>
        </w:rPr>
        <w:t>(Kim et al., 2010)</w:t>
      </w:r>
      <w:r w:rsidRPr="00CF16A5">
        <w:rPr>
          <w:rFonts w:cs="Times New Roman"/>
          <w:i/>
          <w:iCs/>
          <w:szCs w:val="24"/>
        </w:rPr>
        <w:fldChar w:fldCharType="end"/>
      </w:r>
      <w:r w:rsidRPr="00CF16A5">
        <w:rPr>
          <w:rFonts w:cs="Times New Roman"/>
          <w:i/>
          <w:iCs/>
          <w:szCs w:val="24"/>
        </w:rPr>
        <w:t xml:space="preserve">. </w:t>
      </w:r>
      <w:r w:rsidRPr="00CF16A5">
        <w:rPr>
          <w:rFonts w:cs="Times New Roman"/>
          <w:szCs w:val="24"/>
        </w:rPr>
        <w:t xml:space="preserve">Penelitian ini mengukur </w:t>
      </w:r>
      <w:r w:rsidRPr="00CF16A5">
        <w:rPr>
          <w:rFonts w:cs="Times New Roman"/>
          <w:i/>
          <w:iCs/>
          <w:szCs w:val="24"/>
        </w:rPr>
        <w:t xml:space="preserve">individual differences </w:t>
      </w:r>
      <w:r w:rsidRPr="00CF16A5">
        <w:rPr>
          <w:rFonts w:cs="Times New Roman"/>
          <w:szCs w:val="24"/>
        </w:rPr>
        <w:t xml:space="preserve">berdasarkan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r w:rsidRPr="00CF16A5">
        <w:rPr>
          <w:rFonts w:cs="Times New Roman"/>
          <w:szCs w:val="24"/>
        </w:rPr>
        <w:t>karena berperan penting dalam sistem informas</w:t>
      </w:r>
      <w:r w:rsidR="002C036B" w:rsidRPr="00CF16A5">
        <w:rPr>
          <w:rFonts w:cs="Times New Roman"/>
          <w:szCs w:val="24"/>
        </w:rPr>
        <w:t>i.</w:t>
      </w:r>
    </w:p>
    <w:p w14:paraId="04F8821A" w14:textId="77777777" w:rsidR="001279A6" w:rsidRPr="00CF16A5" w:rsidRDefault="001279A6" w:rsidP="00CF16A5">
      <w:pPr>
        <w:spacing w:after="0"/>
        <w:ind w:firstLine="576"/>
        <w:rPr>
          <w:rFonts w:cs="Times New Roman"/>
          <w:szCs w:val="24"/>
        </w:rPr>
      </w:pPr>
    </w:p>
    <w:p w14:paraId="033F6C1C" w14:textId="21116737" w:rsidR="003E0E88" w:rsidRPr="00CF16A5" w:rsidRDefault="00B720A4" w:rsidP="00CF16A5">
      <w:pPr>
        <w:pStyle w:val="Heading2"/>
        <w:numPr>
          <w:ilvl w:val="1"/>
          <w:numId w:val="1"/>
        </w:numPr>
        <w:spacing w:before="0"/>
        <w:rPr>
          <w:rFonts w:cs="Times New Roman"/>
          <w:i/>
          <w:iCs/>
          <w:szCs w:val="24"/>
        </w:rPr>
      </w:pPr>
      <w:r w:rsidRPr="00CF16A5">
        <w:rPr>
          <w:rFonts w:cs="Times New Roman"/>
          <w:szCs w:val="24"/>
        </w:rPr>
        <w:t>Perbedaan Individu (</w:t>
      </w:r>
      <w:r w:rsidR="003E0E88" w:rsidRPr="00CF16A5">
        <w:rPr>
          <w:rFonts w:cs="Times New Roman"/>
          <w:i/>
          <w:iCs/>
          <w:szCs w:val="24"/>
        </w:rPr>
        <w:t>Individual Differences</w:t>
      </w:r>
      <w:r w:rsidRPr="00CF16A5">
        <w:rPr>
          <w:rFonts w:cs="Times New Roman"/>
          <w:i/>
          <w:iCs/>
          <w:szCs w:val="24"/>
        </w:rPr>
        <w:t>)</w:t>
      </w:r>
    </w:p>
    <w:p w14:paraId="2CFB3FA2" w14:textId="67B6DBC8" w:rsidR="009C3967" w:rsidRPr="00CF16A5" w:rsidRDefault="000E5995" w:rsidP="00CF16A5">
      <w:pPr>
        <w:spacing w:after="0"/>
        <w:ind w:firstLine="567"/>
        <w:rPr>
          <w:rFonts w:cs="Times New Roman"/>
          <w:szCs w:val="24"/>
        </w:rPr>
      </w:pPr>
      <w:r w:rsidRPr="00CF16A5">
        <w:rPr>
          <w:rFonts w:cs="Times New Roman"/>
          <w:szCs w:val="24"/>
        </w:rPr>
        <w:t xml:space="preserve">Meskipun dalam generasi yang sama, seorang individu sangat berbeda dalam pengalaman, preferensi, dan perilaku yang berkaitan dengan teknologi </w:t>
      </w:r>
      <w:r w:rsidRPr="00CF16A5">
        <w:rPr>
          <w:rFonts w:cs="Times New Roman"/>
          <w:szCs w:val="24"/>
        </w:rPr>
        <w:fldChar w:fldCharType="begin" w:fldLock="1"/>
      </w:r>
      <w:r w:rsidRPr="00CF16A5">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ang et al., 2018)</w:t>
      </w:r>
      <w:r w:rsidRPr="00CF16A5">
        <w:rPr>
          <w:rFonts w:cs="Times New Roman"/>
          <w:szCs w:val="24"/>
        </w:rPr>
        <w:fldChar w:fldCharType="end"/>
      </w:r>
      <w:r w:rsidRPr="00CF16A5">
        <w:rPr>
          <w:rFonts w:cs="Times New Roman"/>
          <w:szCs w:val="24"/>
        </w:rPr>
        <w:t xml:space="preserve">. Dalam jurnalnya, </w:t>
      </w:r>
      <w:r w:rsidRPr="00CF16A5">
        <w:rPr>
          <w:rFonts w:cs="Times New Roman"/>
          <w:szCs w:val="24"/>
        </w:rPr>
        <w:fldChar w:fldCharType="begin" w:fldLock="1"/>
      </w:r>
      <w:r w:rsidR="00A1489C" w:rsidRPr="00CF16A5">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container-title":"Computers and Education","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rak &amp; Levenberg (2016)</w:t>
      </w:r>
      <w:r w:rsidRPr="00CF16A5">
        <w:rPr>
          <w:rFonts w:cs="Times New Roman"/>
          <w:szCs w:val="24"/>
        </w:rPr>
        <w:fldChar w:fldCharType="end"/>
      </w:r>
      <w:r w:rsidRPr="00CF16A5">
        <w:rPr>
          <w:rFonts w:cs="Times New Roman"/>
          <w:szCs w:val="24"/>
        </w:rPr>
        <w:t xml:space="preserve"> mengatakan individu yang berpikir fleksibel terbuka untuk ide-ide baru menunjukkan keberhasilan yang lebih besar dalam menghadapi perubahan kehidupan</w:t>
      </w:r>
      <w:r w:rsidR="00BE0110">
        <w:rPr>
          <w:rFonts w:cs="Times New Roman"/>
          <w:szCs w:val="24"/>
        </w:rPr>
        <w:t xml:space="preserve">. </w:t>
      </w:r>
      <w:r w:rsidR="00B720A4" w:rsidRPr="00CF16A5">
        <w:rPr>
          <w:rFonts w:cs="Times New Roman"/>
          <w:szCs w:val="24"/>
        </w:rPr>
        <w:t>M</w:t>
      </w:r>
      <w:r w:rsidRPr="00CF16A5">
        <w:rPr>
          <w:rFonts w:cs="Times New Roman"/>
          <w:szCs w:val="24"/>
        </w:rPr>
        <w:t>ereka memproses informasi baru dan menjelajahi lingkungan baru dengan mudah.</w:t>
      </w:r>
      <w:r w:rsidR="00A1489C" w:rsidRPr="00CF16A5">
        <w:rPr>
          <w:rFonts w:cs="Times New Roman"/>
          <w:szCs w:val="24"/>
        </w:rPr>
        <w:t xml:space="preserve"> Penelitian yang dilakukan oleh </w:t>
      </w:r>
      <w:r w:rsidR="00A1489C" w:rsidRPr="00CF16A5">
        <w:rPr>
          <w:rFonts w:cs="Times New Roman"/>
          <w:szCs w:val="24"/>
        </w:rPr>
        <w:fldChar w:fldCharType="begin" w:fldLock="1"/>
      </w:r>
      <w:r w:rsidR="009C3967"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00A1489C" w:rsidRPr="00CF16A5">
        <w:rPr>
          <w:rFonts w:cs="Times New Roman"/>
          <w:szCs w:val="24"/>
        </w:rPr>
        <w:fldChar w:fldCharType="separate"/>
      </w:r>
      <w:r w:rsidR="00A1489C" w:rsidRPr="00CF16A5">
        <w:rPr>
          <w:rFonts w:cs="Times New Roman"/>
          <w:noProof/>
          <w:szCs w:val="24"/>
        </w:rPr>
        <w:t>Zmud (1979)</w:t>
      </w:r>
      <w:r w:rsidR="00A1489C" w:rsidRPr="00CF16A5">
        <w:rPr>
          <w:rFonts w:cs="Times New Roman"/>
          <w:szCs w:val="24"/>
        </w:rPr>
        <w:fldChar w:fldCharType="end"/>
      </w:r>
      <w:r w:rsidR="00A1489C" w:rsidRPr="00CF16A5">
        <w:rPr>
          <w:rFonts w:cs="Times New Roman"/>
          <w:szCs w:val="24"/>
        </w:rPr>
        <w:t xml:space="preserve"> mengenai pengaruh </w:t>
      </w:r>
      <w:r w:rsidR="00A1489C" w:rsidRPr="00CF16A5">
        <w:rPr>
          <w:rFonts w:cs="Times New Roman"/>
          <w:i/>
          <w:iCs/>
          <w:szCs w:val="24"/>
        </w:rPr>
        <w:t>individual differences</w:t>
      </w:r>
      <w:r w:rsidR="00A1489C" w:rsidRPr="00CF16A5">
        <w:rPr>
          <w:rFonts w:cs="Times New Roman"/>
          <w:szCs w:val="24"/>
        </w:rPr>
        <w:t xml:space="preserve"> terhadap keberhasilan </w:t>
      </w:r>
      <w:r w:rsidR="00A1489C" w:rsidRPr="00CF16A5">
        <w:rPr>
          <w:rFonts w:cs="Times New Roman"/>
          <w:i/>
          <w:iCs/>
          <w:szCs w:val="24"/>
        </w:rPr>
        <w:t>management information system (MIS)</w:t>
      </w:r>
      <w:r w:rsidR="00A1489C" w:rsidRPr="00CF16A5">
        <w:rPr>
          <w:rFonts w:cs="Times New Roman"/>
          <w:szCs w:val="24"/>
        </w:rPr>
        <w:t xml:space="preserve"> menunjukkan bahwa </w:t>
      </w:r>
      <w:r w:rsidR="00A1489C" w:rsidRPr="00CF16A5">
        <w:rPr>
          <w:rFonts w:cs="Times New Roman"/>
          <w:i/>
          <w:iCs/>
          <w:szCs w:val="24"/>
        </w:rPr>
        <w:t>individual differences</w:t>
      </w:r>
      <w:r w:rsidR="00A1489C" w:rsidRPr="00CF16A5">
        <w:rPr>
          <w:rFonts w:cs="Times New Roman"/>
          <w:szCs w:val="24"/>
        </w:rPr>
        <w:t xml:space="preserve"> mempengaruhi keberhasilan </w:t>
      </w:r>
      <w:r w:rsidR="00A1489C" w:rsidRPr="00CF16A5">
        <w:rPr>
          <w:rFonts w:cs="Times New Roman"/>
          <w:i/>
          <w:iCs/>
          <w:szCs w:val="24"/>
        </w:rPr>
        <w:t>MIS</w:t>
      </w:r>
      <w:r w:rsidR="00A1489C" w:rsidRPr="00CF16A5">
        <w:rPr>
          <w:rFonts w:cs="Times New Roman"/>
          <w:szCs w:val="24"/>
        </w:rPr>
        <w:t xml:space="preserve"> meskipun belum diketahui mengenai hubungan spesifik yang terlibat.</w:t>
      </w:r>
    </w:p>
    <w:p w14:paraId="34A85A4D" w14:textId="798F1617" w:rsidR="00C17D7E" w:rsidRPr="00CF16A5" w:rsidRDefault="00FC4AF0" w:rsidP="00CF16A5">
      <w:pPr>
        <w:spacing w:after="0"/>
        <w:ind w:firstLine="567"/>
        <w:rPr>
          <w:rFonts w:cs="Times New Roman"/>
          <w:szCs w:val="24"/>
        </w:rPr>
      </w:pPr>
      <w:r w:rsidRPr="00CF16A5">
        <w:rPr>
          <w:rFonts w:cs="Times New Roman"/>
          <w:i/>
          <w:iCs/>
          <w:szCs w:val="24"/>
        </w:rPr>
        <w:t>Individual differences</w:t>
      </w:r>
      <w:r w:rsidRPr="00CF16A5">
        <w:rPr>
          <w:rFonts w:cs="Times New Roman"/>
          <w:szCs w:val="24"/>
        </w:rPr>
        <w:t xml:space="preserve"> sendiri memiliki pengertian karakteristik psikologis yang membedakan satu orang dari orang lain dan dengan demikian membantu untuk mendefinisikan individualitas setiap orang </w:t>
      </w:r>
      <w:r w:rsidRPr="00CF16A5">
        <w:rPr>
          <w:rFonts w:cs="Times New Roman"/>
          <w:szCs w:val="24"/>
        </w:rPr>
        <w:fldChar w:fldCharType="begin" w:fldLock="1"/>
      </w:r>
      <w:r w:rsidR="00C17D7E" w:rsidRPr="00CF16A5">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lliamson, 2018)</w:t>
      </w:r>
      <w:r w:rsidRPr="00CF16A5">
        <w:rPr>
          <w:rFonts w:cs="Times New Roman"/>
          <w:szCs w:val="24"/>
        </w:rPr>
        <w:fldChar w:fldCharType="end"/>
      </w:r>
      <w:r w:rsidRPr="00CF16A5">
        <w:rPr>
          <w:rFonts w:cs="Times New Roman"/>
          <w:szCs w:val="24"/>
        </w:rPr>
        <w:t>.</w:t>
      </w:r>
      <w:r w:rsidR="00C17D7E" w:rsidRPr="00CF16A5">
        <w:rPr>
          <w:rFonts w:cs="Times New Roman"/>
          <w:szCs w:val="24"/>
        </w:rPr>
        <w:t xml:space="preserve"> Dalam jurnalnya, </w:t>
      </w:r>
      <w:r w:rsidR="00C17D7E" w:rsidRPr="00CF16A5">
        <w:rPr>
          <w:rFonts w:cs="Times New Roman"/>
          <w:szCs w:val="24"/>
        </w:rPr>
        <w:fldChar w:fldCharType="begin" w:fldLock="1"/>
      </w:r>
      <w:r w:rsidR="00F0061F"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00C17D7E" w:rsidRPr="00CF16A5">
        <w:rPr>
          <w:rFonts w:cs="Times New Roman"/>
          <w:szCs w:val="24"/>
        </w:rPr>
        <w:fldChar w:fldCharType="separate"/>
      </w:r>
      <w:r w:rsidR="00C17D7E" w:rsidRPr="00CF16A5">
        <w:rPr>
          <w:rFonts w:cs="Times New Roman"/>
          <w:noProof/>
          <w:szCs w:val="24"/>
        </w:rPr>
        <w:t>Suryandari (2002)</w:t>
      </w:r>
      <w:r w:rsidR="00C17D7E" w:rsidRPr="00CF16A5">
        <w:rPr>
          <w:rFonts w:cs="Times New Roman"/>
          <w:szCs w:val="24"/>
        </w:rPr>
        <w:fldChar w:fldCharType="end"/>
      </w:r>
      <w:r w:rsidR="00C17D7E" w:rsidRPr="00CF16A5">
        <w:rPr>
          <w:rFonts w:cs="Times New Roman"/>
          <w:szCs w:val="24"/>
        </w:rPr>
        <w:t xml:space="preserve"> membedakan </w:t>
      </w:r>
      <w:r w:rsidR="00C17D7E" w:rsidRPr="00CF16A5">
        <w:rPr>
          <w:rFonts w:cs="Times New Roman"/>
          <w:i/>
          <w:iCs/>
          <w:szCs w:val="24"/>
        </w:rPr>
        <w:t>individual differences</w:t>
      </w:r>
      <w:r w:rsidR="00C17D7E" w:rsidRPr="00CF16A5">
        <w:rPr>
          <w:rFonts w:cs="Times New Roman"/>
          <w:szCs w:val="24"/>
        </w:rPr>
        <w:t xml:space="preserve"> menjadi tiga kelompok, yaitu pertama demografi yang mencakup jenis kelamin, umur, pengalaman, dan pendidikan. </w:t>
      </w:r>
      <w:r w:rsidR="00C17D7E" w:rsidRPr="00CF16A5">
        <w:rPr>
          <w:rFonts w:cs="Times New Roman"/>
          <w:szCs w:val="24"/>
        </w:rPr>
        <w:lastRenderedPageBreak/>
        <w:t>Kedua adalah kepribadian yang menggambarkan perasaan atau emosi mengenai sesuatu. Ketiga cara berpikir yang menunjukkan cara seseorang dalam mencari, menganalisa, mengevaluasi, dan menginterpretasikan data.</w:t>
      </w:r>
    </w:p>
    <w:p w14:paraId="5AA45294" w14:textId="77777777" w:rsidR="00B345CA" w:rsidRPr="00CF16A5" w:rsidRDefault="00B345CA" w:rsidP="00CF16A5">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ryandari (2002)</w:t>
      </w:r>
      <w:r w:rsidRPr="00CF16A5">
        <w:rPr>
          <w:rFonts w:cs="Times New Roman"/>
          <w:szCs w:val="24"/>
        </w:rPr>
        <w:fldChar w:fldCharType="end"/>
      </w:r>
      <w:r w:rsidRPr="00CF16A5">
        <w:rPr>
          <w:rFonts w:cs="Times New Roman"/>
          <w:szCs w:val="24"/>
        </w:rPr>
        <w:t xml:space="preserve"> mengatakan </w:t>
      </w:r>
      <w:r w:rsidRPr="00CF16A5">
        <w:rPr>
          <w:rFonts w:cs="Times New Roman"/>
          <w:i/>
          <w:iCs/>
          <w:szCs w:val="24"/>
        </w:rPr>
        <w:t>individual differences</w:t>
      </w:r>
      <w:r w:rsidRPr="00CF16A5">
        <w:rPr>
          <w:rFonts w:cs="Times New Roman"/>
          <w:szCs w:val="24"/>
        </w:rPr>
        <w:t xml:space="preserve"> mempengaruhi seseorang untuk terus meningkatkan pengetahuan mengenai teknologi. Secara tidak langsung hal ini akan berdampak positif terhadap literasi keuangan karena seorang individu akan terus memperbaharui informasi menggunakan teknologi mengenai keuangan demi meningkatkan kesejahteraan ekonominya.</w:t>
      </w:r>
    </w:p>
    <w:p w14:paraId="366A13CD" w14:textId="27104A0E" w:rsidR="000E5995" w:rsidRPr="00CF16A5" w:rsidRDefault="009C3967" w:rsidP="00CF16A5">
      <w:pPr>
        <w:spacing w:after="0"/>
        <w:ind w:firstLine="567"/>
        <w:rPr>
          <w:rFonts w:cs="Times New Roman"/>
          <w:szCs w:val="24"/>
        </w:rPr>
      </w:pPr>
      <w:r w:rsidRPr="00CF16A5">
        <w:rPr>
          <w:rFonts w:cs="Times New Roman"/>
          <w:szCs w:val="24"/>
        </w:rPr>
        <w:t xml:space="preserve">Penelitian ini mengukur </w:t>
      </w:r>
      <w:r w:rsidRPr="00CF16A5">
        <w:rPr>
          <w:rFonts w:cs="Times New Roman"/>
          <w:i/>
          <w:iCs/>
          <w:szCs w:val="24"/>
        </w:rPr>
        <w:t xml:space="preserve">individual differences </w:t>
      </w:r>
      <w:r w:rsidRPr="00CF16A5">
        <w:rPr>
          <w:rFonts w:cs="Times New Roman"/>
          <w:szCs w:val="24"/>
        </w:rPr>
        <w:t xml:space="preserve">berdasarkan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r w:rsidRPr="00CF16A5">
        <w:rPr>
          <w:rFonts w:cs="Times New Roman"/>
          <w:szCs w:val="24"/>
        </w:rPr>
        <w:t xml:space="preserve">karena berperan penting dalam sistem informasi </w:t>
      </w:r>
      <w:r w:rsidRPr="00CF16A5">
        <w:rPr>
          <w:rFonts w:cs="Times New Roman"/>
          <w:szCs w:val="24"/>
        </w:rPr>
        <w:fldChar w:fldCharType="begin" w:fldLock="1"/>
      </w:r>
      <w:r w:rsidR="00EB3467" w:rsidRPr="00CF16A5">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Chen et al., 2000)</w:t>
      </w:r>
      <w:r w:rsidRPr="00CF16A5">
        <w:rPr>
          <w:rFonts w:cs="Times New Roman"/>
          <w:szCs w:val="24"/>
        </w:rPr>
        <w:fldChar w:fldCharType="end"/>
      </w:r>
      <w:r w:rsidRPr="00CF16A5">
        <w:rPr>
          <w:rFonts w:cs="Times New Roman"/>
          <w:szCs w:val="24"/>
        </w:rPr>
        <w:t>.</w:t>
      </w:r>
    </w:p>
    <w:p w14:paraId="00A2D82D" w14:textId="16CA0A0C" w:rsidR="00BB2577" w:rsidRPr="00CF16A5" w:rsidRDefault="003E0E88" w:rsidP="00CF16A5">
      <w:pPr>
        <w:pStyle w:val="Heading3"/>
        <w:spacing w:before="0"/>
        <w:ind w:left="1134" w:hanging="567"/>
        <w:rPr>
          <w:rFonts w:ascii="Times New Roman" w:hAnsi="Times New Roman" w:cs="Times New Roman"/>
          <w:b/>
          <w:bCs/>
          <w:i/>
          <w:iCs/>
          <w:color w:val="auto"/>
        </w:rPr>
      </w:pPr>
      <w:r w:rsidRPr="00CF16A5">
        <w:rPr>
          <w:rFonts w:ascii="Times New Roman" w:hAnsi="Times New Roman" w:cs="Times New Roman"/>
          <w:b/>
          <w:bCs/>
          <w:i/>
          <w:iCs/>
          <w:color w:val="auto"/>
        </w:rPr>
        <w:t>Personal Innovativeness</w:t>
      </w:r>
      <w:r w:rsidR="0086204B" w:rsidRPr="00CF16A5">
        <w:rPr>
          <w:rFonts w:ascii="Times New Roman" w:hAnsi="Times New Roman" w:cs="Times New Roman"/>
          <w:b/>
          <w:bCs/>
          <w:i/>
          <w:iCs/>
          <w:color w:val="auto"/>
        </w:rPr>
        <w:t xml:space="preserve"> (PIN)</w:t>
      </w:r>
    </w:p>
    <w:p w14:paraId="5FF02EB9" w14:textId="2494F9A2" w:rsidR="00BB2577" w:rsidRPr="00CF16A5" w:rsidRDefault="00BB2577" w:rsidP="00CF16A5">
      <w:pPr>
        <w:spacing w:after="0"/>
        <w:ind w:left="567" w:firstLine="567"/>
        <w:rPr>
          <w:rFonts w:cs="Times New Roman"/>
          <w:szCs w:val="24"/>
        </w:rPr>
      </w:pPr>
      <w:r w:rsidRPr="00CF16A5">
        <w:rPr>
          <w:rFonts w:cs="Times New Roman"/>
          <w:szCs w:val="24"/>
        </w:rPr>
        <w:t xml:space="preserve">Dalam jurnalnya, </w:t>
      </w:r>
      <w:r w:rsidRPr="00CF16A5">
        <w:rPr>
          <w:rFonts w:cs="Times New Roman"/>
          <w:szCs w:val="24"/>
        </w:rPr>
        <w:fldChar w:fldCharType="begin" w:fldLock="1"/>
      </w:r>
      <w:r w:rsidR="00582EB8" w:rsidRPr="00CF16A5">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et al. (2005)</w:t>
      </w:r>
      <w:r w:rsidRPr="00CF16A5">
        <w:rPr>
          <w:rFonts w:cs="Times New Roman"/>
          <w:szCs w:val="24"/>
        </w:rPr>
        <w:fldChar w:fldCharType="end"/>
      </w:r>
      <w:r w:rsidRPr="00CF16A5">
        <w:rPr>
          <w:rFonts w:cs="Times New Roman"/>
          <w:szCs w:val="24"/>
        </w:rPr>
        <w:t xml:space="preserve"> mengatakan sudah sejak lama diakui bahwa individu yang sangat inovatif adalah pencari informasi aktif tentang ide-ide baru</w:t>
      </w:r>
      <w:r w:rsidR="001C5ACA" w:rsidRPr="00CF16A5">
        <w:rPr>
          <w:rFonts w:cs="Times New Roman"/>
          <w:szCs w:val="24"/>
        </w:rPr>
        <w:t xml:space="preserve"> dan individu dengan inovasi pribadi yang lebih tinggi diharapkan untuk mengembangkan keyakinan yang lebih positif tentang teknologi. </w:t>
      </w:r>
      <w:r w:rsidR="00582EB8" w:rsidRPr="00CF16A5">
        <w:rPr>
          <w:rFonts w:cs="Times New Roman"/>
          <w:szCs w:val="24"/>
        </w:rPr>
        <w:t xml:space="preserve">Masih banyak individu yang kurang memiliki keahlian mengenai layanan </w:t>
      </w:r>
      <w:r w:rsidR="00582EB8" w:rsidRPr="00CF16A5">
        <w:rPr>
          <w:rFonts w:cs="Times New Roman"/>
          <w:i/>
          <w:iCs/>
          <w:szCs w:val="24"/>
        </w:rPr>
        <w:t>m-banking</w:t>
      </w:r>
      <w:r w:rsidR="00582EB8" w:rsidRPr="00CF16A5">
        <w:rPr>
          <w:rFonts w:cs="Times New Roman"/>
          <w:szCs w:val="24"/>
        </w:rPr>
        <w:t xml:space="preserve"> terbaru tentu akan memberikan dampak dengan adanya suatu inovasi yang akan mempengaruhi keinginan untuk menggunakan suatu teknologi </w:t>
      </w:r>
      <w:r w:rsidR="00582EB8" w:rsidRPr="00CF16A5">
        <w:rPr>
          <w:rFonts w:cs="Times New Roman"/>
          <w:szCs w:val="24"/>
        </w:rPr>
        <w:fldChar w:fldCharType="begin" w:fldLock="1"/>
      </w:r>
      <w:r w:rsidR="003A7CD9" w:rsidRPr="00CF16A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582EB8" w:rsidRPr="00CF16A5">
        <w:rPr>
          <w:rFonts w:cs="Times New Roman"/>
          <w:szCs w:val="24"/>
        </w:rPr>
        <w:fldChar w:fldCharType="separate"/>
      </w:r>
      <w:r w:rsidR="00236E86" w:rsidRPr="00CF16A5">
        <w:rPr>
          <w:rFonts w:cs="Times New Roman"/>
          <w:noProof/>
          <w:szCs w:val="24"/>
        </w:rPr>
        <w:t>(Kim et al., 2010)</w:t>
      </w:r>
      <w:r w:rsidR="00582EB8" w:rsidRPr="00CF16A5">
        <w:rPr>
          <w:rFonts w:cs="Times New Roman"/>
          <w:szCs w:val="24"/>
        </w:rPr>
        <w:fldChar w:fldCharType="end"/>
      </w:r>
      <w:r w:rsidR="00582EB8" w:rsidRPr="00CF16A5">
        <w:rPr>
          <w:rFonts w:cs="Times New Roman"/>
          <w:szCs w:val="24"/>
        </w:rPr>
        <w:t>.</w:t>
      </w:r>
    </w:p>
    <w:p w14:paraId="5342AEC6" w14:textId="68458FA4" w:rsidR="00582EB8" w:rsidRPr="00CF16A5" w:rsidRDefault="00582EB8" w:rsidP="00CF16A5">
      <w:pPr>
        <w:spacing w:after="0"/>
        <w:ind w:left="567" w:firstLine="567"/>
        <w:rPr>
          <w:rFonts w:cs="Times New Roman"/>
          <w:szCs w:val="24"/>
        </w:rPr>
      </w:pPr>
      <w:r w:rsidRPr="00CF16A5">
        <w:rPr>
          <w:rFonts w:cs="Times New Roman"/>
          <w:i/>
          <w:iCs/>
          <w:szCs w:val="24"/>
        </w:rPr>
        <w:t>Personal</w:t>
      </w:r>
      <w:r w:rsidR="005137E5" w:rsidRPr="00CF16A5">
        <w:rPr>
          <w:rFonts w:cs="Times New Roman"/>
          <w:i/>
          <w:iCs/>
          <w:szCs w:val="24"/>
        </w:rPr>
        <w:t xml:space="preserve"> innovativeness </w:t>
      </w:r>
      <w:r w:rsidR="005137E5" w:rsidRPr="00CF16A5">
        <w:rPr>
          <w:rFonts w:cs="Times New Roman"/>
          <w:szCs w:val="24"/>
        </w:rPr>
        <w:t xml:space="preserve">dapat didefinisikan sebagai individu yang bersedia mengambil resiko dan memiliki kemauan untuk menggunakan sistem informasi, suatu gagasan atau ide yang masih baru, serta mampu mengatasi tingkat ketidakpastian yang tinggi </w:t>
      </w:r>
      <w:r w:rsidR="005137E5" w:rsidRPr="00CF16A5">
        <w:rPr>
          <w:rFonts w:cs="Times New Roman"/>
          <w:szCs w:val="24"/>
        </w:rPr>
        <w:fldChar w:fldCharType="begin" w:fldLock="1"/>
      </w:r>
      <w:r w:rsidR="00F26ECF" w:rsidRPr="00CF16A5">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005137E5" w:rsidRPr="00CF16A5">
        <w:rPr>
          <w:rFonts w:cs="Times New Roman"/>
          <w:szCs w:val="24"/>
        </w:rPr>
        <w:fldChar w:fldCharType="separate"/>
      </w:r>
      <w:r w:rsidR="005137E5" w:rsidRPr="00CF16A5">
        <w:rPr>
          <w:rFonts w:cs="Times New Roman"/>
          <w:noProof/>
          <w:szCs w:val="24"/>
        </w:rPr>
        <w:t>(Agarwal &amp; Prasad, 1998)</w:t>
      </w:r>
      <w:r w:rsidR="005137E5" w:rsidRPr="00CF16A5">
        <w:rPr>
          <w:rFonts w:cs="Times New Roman"/>
          <w:szCs w:val="24"/>
        </w:rPr>
        <w:fldChar w:fldCharType="end"/>
      </w:r>
      <w:r w:rsidR="005137E5" w:rsidRPr="00CF16A5">
        <w:rPr>
          <w:rFonts w:cs="Times New Roman"/>
          <w:szCs w:val="24"/>
        </w:rPr>
        <w:t>.</w:t>
      </w:r>
    </w:p>
    <w:p w14:paraId="57E8E4EC" w14:textId="4E52CCDA" w:rsidR="00582EB8" w:rsidRPr="00CF16A5" w:rsidRDefault="005137E5" w:rsidP="00CF16A5">
      <w:pPr>
        <w:spacing w:after="0"/>
        <w:ind w:left="567" w:firstLine="567"/>
        <w:rPr>
          <w:rFonts w:cs="Times New Roman"/>
          <w:szCs w:val="24"/>
        </w:rPr>
      </w:pPr>
      <w:r w:rsidRPr="00CF16A5">
        <w:rPr>
          <w:rFonts w:cs="Times New Roman"/>
          <w:szCs w:val="24"/>
        </w:rPr>
        <w:t>Peneliti sistem informasi mempercayai bahwa individu akan dapat terus menemukan dan mengadopsi fitur baru setelah suatu sistem diadopsi, dimana dalam hal ini memberi individu kesempatan untuk menunjukan inovasi mereka dalam perilaku adopsi dan penelitian lainnya menemukan perilaku setelah mengadopsi adalah penerimaan sistem informasi yang cepat</w:t>
      </w:r>
      <w:r w:rsidR="00F26ECF" w:rsidRPr="00CF16A5">
        <w:rPr>
          <w:rFonts w:cs="Times New Roman"/>
          <w:szCs w:val="24"/>
        </w:rPr>
        <w:t xml:space="preserve"> </w:t>
      </w:r>
      <w:r w:rsidR="00F26ECF" w:rsidRPr="00CF16A5">
        <w:rPr>
          <w:rFonts w:cs="Times New Roman"/>
          <w:szCs w:val="24"/>
        </w:rPr>
        <w:fldChar w:fldCharType="begin" w:fldLock="1"/>
      </w:r>
      <w:r w:rsidR="008F360D" w:rsidRPr="00CF16A5">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00F26ECF" w:rsidRPr="00CF16A5">
        <w:rPr>
          <w:rFonts w:cs="Times New Roman"/>
          <w:szCs w:val="24"/>
        </w:rPr>
        <w:fldChar w:fldCharType="separate"/>
      </w:r>
      <w:r w:rsidR="00F26ECF" w:rsidRPr="00CF16A5">
        <w:rPr>
          <w:rFonts w:cs="Times New Roman"/>
          <w:noProof/>
          <w:szCs w:val="24"/>
        </w:rPr>
        <w:t>(Lu, 2014)</w:t>
      </w:r>
      <w:r w:rsidR="00F26ECF" w:rsidRPr="00CF16A5">
        <w:rPr>
          <w:rFonts w:cs="Times New Roman"/>
          <w:szCs w:val="24"/>
        </w:rPr>
        <w:fldChar w:fldCharType="end"/>
      </w:r>
      <w:r w:rsidR="00F26ECF" w:rsidRPr="00CF16A5">
        <w:rPr>
          <w:rFonts w:cs="Times New Roman"/>
          <w:szCs w:val="24"/>
        </w:rPr>
        <w:t xml:space="preserve">. </w:t>
      </w:r>
      <w:r w:rsidR="00582EB8" w:rsidRPr="00CF16A5">
        <w:rPr>
          <w:rFonts w:cs="Times New Roman"/>
          <w:szCs w:val="24"/>
        </w:rPr>
        <w:t xml:space="preserve">Indikator untuk mengukur </w:t>
      </w:r>
      <w:r w:rsidR="005C32C2">
        <w:rPr>
          <w:rFonts w:cs="Times New Roman"/>
          <w:i/>
          <w:iCs/>
          <w:szCs w:val="24"/>
        </w:rPr>
        <w:t>personal innovativeness</w:t>
      </w:r>
      <w:r w:rsidR="00582EB8" w:rsidRPr="00CF16A5">
        <w:rPr>
          <w:rFonts w:cs="Times New Roman"/>
          <w:szCs w:val="24"/>
        </w:rPr>
        <w:t xml:space="preserve"> adalah ingin mengetahui cara menggunakan teknologi baru, ingin menggunakan teknologi baru untuk memenuhi kebutuhannya, mencoba bereksperimen dengan teknologi baru </w:t>
      </w:r>
      <w:r w:rsidR="00582EB8" w:rsidRPr="00CF16A5">
        <w:rPr>
          <w:rFonts w:cs="Times New Roman"/>
          <w:szCs w:val="24"/>
        </w:rPr>
        <w:fldChar w:fldCharType="begin" w:fldLock="1"/>
      </w:r>
      <w:r w:rsidR="00582EB8" w:rsidRPr="00CF16A5">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00582EB8" w:rsidRPr="00CF16A5">
        <w:rPr>
          <w:rFonts w:cs="Times New Roman"/>
          <w:szCs w:val="24"/>
        </w:rPr>
        <w:fldChar w:fldCharType="separate"/>
      </w:r>
      <w:r w:rsidR="00582EB8" w:rsidRPr="00CF16A5">
        <w:rPr>
          <w:rFonts w:cs="Times New Roman"/>
          <w:noProof/>
          <w:szCs w:val="24"/>
        </w:rPr>
        <w:t>(Thakur et al., 2016)</w:t>
      </w:r>
      <w:r w:rsidR="00582EB8" w:rsidRPr="00CF16A5">
        <w:rPr>
          <w:rFonts w:cs="Times New Roman"/>
          <w:szCs w:val="24"/>
        </w:rPr>
        <w:fldChar w:fldCharType="end"/>
      </w:r>
      <w:r w:rsidR="00582EB8" w:rsidRPr="00CF16A5">
        <w:rPr>
          <w:rFonts w:cs="Times New Roman"/>
          <w:szCs w:val="24"/>
        </w:rPr>
        <w:t>.</w:t>
      </w:r>
    </w:p>
    <w:p w14:paraId="65B1F045" w14:textId="64F9847A" w:rsidR="003E0E88" w:rsidRPr="00CF16A5" w:rsidRDefault="003E0E88" w:rsidP="00CF16A5">
      <w:pPr>
        <w:pStyle w:val="Heading3"/>
        <w:spacing w:before="0"/>
        <w:ind w:left="1134" w:hanging="567"/>
        <w:rPr>
          <w:rFonts w:ascii="Times New Roman" w:hAnsi="Times New Roman" w:cs="Times New Roman"/>
          <w:b/>
          <w:bCs/>
          <w:i/>
          <w:iCs/>
          <w:color w:val="auto"/>
        </w:rPr>
      </w:pPr>
      <w:r w:rsidRPr="00CF16A5">
        <w:rPr>
          <w:rFonts w:ascii="Times New Roman" w:hAnsi="Times New Roman" w:cs="Times New Roman"/>
          <w:b/>
          <w:bCs/>
          <w:i/>
          <w:iCs/>
          <w:color w:val="auto"/>
        </w:rPr>
        <w:lastRenderedPageBreak/>
        <w:t>M</w:t>
      </w:r>
      <w:r w:rsidR="0086204B" w:rsidRPr="00CF16A5">
        <w:rPr>
          <w:rFonts w:ascii="Times New Roman" w:hAnsi="Times New Roman" w:cs="Times New Roman"/>
          <w:b/>
          <w:bCs/>
          <w:i/>
          <w:iCs/>
          <w:color w:val="auto"/>
        </w:rPr>
        <w:t>obile B</w:t>
      </w:r>
      <w:r w:rsidRPr="00CF16A5">
        <w:rPr>
          <w:rFonts w:ascii="Times New Roman" w:hAnsi="Times New Roman" w:cs="Times New Roman"/>
          <w:b/>
          <w:bCs/>
          <w:i/>
          <w:iCs/>
          <w:color w:val="auto"/>
        </w:rPr>
        <w:t>anking Knowledge</w:t>
      </w:r>
      <w:r w:rsidR="0086204B" w:rsidRPr="00CF16A5">
        <w:rPr>
          <w:rFonts w:ascii="Times New Roman" w:hAnsi="Times New Roman" w:cs="Times New Roman"/>
          <w:b/>
          <w:bCs/>
          <w:i/>
          <w:iCs/>
          <w:color w:val="auto"/>
        </w:rPr>
        <w:t xml:space="preserve"> (MBK)</w:t>
      </w:r>
    </w:p>
    <w:p w14:paraId="0569808F" w14:textId="77777777" w:rsidR="002F15FC" w:rsidRPr="00CF16A5" w:rsidRDefault="008F360D" w:rsidP="00CF16A5">
      <w:pPr>
        <w:spacing w:after="0"/>
        <w:ind w:left="567" w:firstLine="567"/>
        <w:rPr>
          <w:rFonts w:cs="Times New Roman"/>
          <w:i/>
          <w:iCs/>
          <w:szCs w:val="24"/>
        </w:rPr>
      </w:pPr>
      <w:r w:rsidRPr="00CF16A5">
        <w:rPr>
          <w:rFonts w:cs="Times New Roman"/>
          <w:i/>
          <w:iCs/>
          <w:szCs w:val="24"/>
        </w:rPr>
        <w:t>M-banking</w:t>
      </w:r>
      <w:r w:rsidRPr="00CF16A5">
        <w:rPr>
          <w:rFonts w:cs="Times New Roman"/>
          <w:szCs w:val="24"/>
        </w:rPr>
        <w:t xml:space="preserve"> menggunakan infrastruktur telepon seluler yang berkembang pesat saat ini dan berpotensi untuk digunakan dengan cepat dan terjangkau untuk memperluas akses ke layanan keuangan di antara orang-orang yang tidak memiliki rekening bank </w:t>
      </w:r>
      <w:r w:rsidRPr="00CF16A5">
        <w:rPr>
          <w:rFonts w:cs="Times New Roman"/>
          <w:szCs w:val="24"/>
        </w:rPr>
        <w:fldChar w:fldCharType="begin" w:fldLock="1"/>
      </w:r>
      <w:r w:rsidR="00557472" w:rsidRPr="00CF16A5">
        <w:rPr>
          <w:rFonts w:cs="Times New Roman"/>
          <w:szCs w:val="24"/>
        </w:rPr>
        <w:instrText>ADDIN CSL_CITATION {"citationItems":[{"id":"ITEM-1","itemData":{"author":[{"dropping-particle":"","family":"World Bank","given":"","non-dropping-particle":"","parse-names":false,"suffix":""}],"id":"ITEM-1","issue":"July","issued":{"date-parts":[["2006"]]},"title":"MOBILE BANKING : Knowledge map &am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orld Bank, 2006)</w:t>
      </w:r>
      <w:r w:rsidRPr="00CF16A5">
        <w:rPr>
          <w:rFonts w:cs="Times New Roman"/>
          <w:szCs w:val="24"/>
        </w:rPr>
        <w:fldChar w:fldCharType="end"/>
      </w:r>
      <w:r w:rsidRPr="00CF16A5">
        <w:rPr>
          <w:rFonts w:cs="Times New Roman"/>
          <w:szCs w:val="24"/>
        </w:rPr>
        <w:t>.</w:t>
      </w:r>
      <w:r w:rsidR="00557472" w:rsidRPr="00CF16A5">
        <w:rPr>
          <w:rFonts w:cs="Times New Roman"/>
          <w:szCs w:val="24"/>
        </w:rPr>
        <w:t xml:space="preserve"> </w:t>
      </w:r>
      <w:r w:rsidR="00557472" w:rsidRPr="00CF16A5">
        <w:rPr>
          <w:rFonts w:cs="Times New Roman"/>
          <w:szCs w:val="24"/>
        </w:rPr>
        <w:fldChar w:fldCharType="begin" w:fldLock="1"/>
      </w:r>
      <w:r w:rsidR="00557472" w:rsidRPr="00CF16A5">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57472" w:rsidRPr="00CF16A5">
        <w:rPr>
          <w:rFonts w:cs="Times New Roman"/>
          <w:szCs w:val="24"/>
        </w:rPr>
        <w:fldChar w:fldCharType="separate"/>
      </w:r>
      <w:r w:rsidR="00557472" w:rsidRPr="00CF16A5">
        <w:rPr>
          <w:rFonts w:cs="Times New Roman"/>
          <w:noProof/>
          <w:szCs w:val="24"/>
        </w:rPr>
        <w:t>OJK (2015)</w:t>
      </w:r>
      <w:r w:rsidR="00557472" w:rsidRPr="00CF16A5">
        <w:rPr>
          <w:rFonts w:cs="Times New Roman"/>
          <w:szCs w:val="24"/>
        </w:rPr>
        <w:fldChar w:fldCharType="end"/>
      </w:r>
      <w:r w:rsidR="00557472" w:rsidRPr="00CF16A5">
        <w:rPr>
          <w:rFonts w:cs="Times New Roman"/>
          <w:szCs w:val="24"/>
        </w:rPr>
        <w:t xml:space="preserve"> mengatakan </w:t>
      </w:r>
      <w:r w:rsidR="00557472" w:rsidRPr="00CF16A5">
        <w:rPr>
          <w:rFonts w:cs="Times New Roman"/>
          <w:i/>
          <w:iCs/>
          <w:szCs w:val="24"/>
        </w:rPr>
        <w:t>m-banking</w:t>
      </w:r>
      <w:r w:rsidR="00557472" w:rsidRPr="00CF16A5">
        <w:rPr>
          <w:rFonts w:cs="Times New Roman"/>
          <w:szCs w:val="24"/>
        </w:rPr>
        <w:t xml:space="preserve"> merupakan layanan yang memungkinkan nasabah bank melakukan transaksi perbankan melalui ponsel atau </w:t>
      </w:r>
      <w:r w:rsidR="00557472" w:rsidRPr="00CF16A5">
        <w:rPr>
          <w:rFonts w:cs="Times New Roman"/>
          <w:i/>
          <w:iCs/>
          <w:szCs w:val="24"/>
        </w:rPr>
        <w:t xml:space="preserve">smartphone. </w:t>
      </w:r>
    </w:p>
    <w:p w14:paraId="0E40CB51" w14:textId="38F0F05F" w:rsidR="00972642" w:rsidRPr="00CF16A5" w:rsidRDefault="00557472" w:rsidP="00CF16A5">
      <w:pPr>
        <w:spacing w:after="0"/>
        <w:ind w:left="567" w:firstLine="567"/>
        <w:rPr>
          <w:rFonts w:cs="Times New Roman"/>
          <w:szCs w:val="24"/>
        </w:rPr>
      </w:pPr>
      <w:r w:rsidRPr="00CF16A5">
        <w:rPr>
          <w:rFonts w:cs="Times New Roman"/>
          <w:szCs w:val="24"/>
        </w:rPr>
        <w:t xml:space="preserve">Menurut </w:t>
      </w:r>
      <w:r w:rsidR="000E5124" w:rsidRPr="00CF16A5">
        <w:rPr>
          <w:rFonts w:cs="Times New Roman"/>
          <w:szCs w:val="24"/>
        </w:rPr>
        <w:fldChar w:fldCharType="begin" w:fldLock="1"/>
      </w:r>
      <w:r w:rsidR="000E5124" w:rsidRPr="00CF16A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operties":{"noteIndex":0},"schema":"https://github.com/citation-style-language/schema/raw/master/csl-citation.json"}</w:instrText>
      </w:r>
      <w:r w:rsidR="000E5124" w:rsidRPr="00CF16A5">
        <w:rPr>
          <w:rFonts w:cs="Times New Roman"/>
          <w:szCs w:val="24"/>
        </w:rPr>
        <w:fldChar w:fldCharType="separate"/>
      </w:r>
      <w:r w:rsidR="000E5124" w:rsidRPr="00CF16A5">
        <w:rPr>
          <w:rFonts w:cs="Times New Roman"/>
          <w:noProof/>
          <w:szCs w:val="24"/>
        </w:rPr>
        <w:t>Kim et al. (2010)</w:t>
      </w:r>
      <w:r w:rsidR="000E5124" w:rsidRPr="00CF16A5">
        <w:rPr>
          <w:rFonts w:cs="Times New Roman"/>
          <w:szCs w:val="24"/>
        </w:rPr>
        <w:fldChar w:fldCharType="end"/>
      </w:r>
      <w:r w:rsidR="000E5124" w:rsidRPr="00CF16A5">
        <w:rPr>
          <w:rFonts w:cs="Times New Roman"/>
          <w:szCs w:val="24"/>
        </w:rPr>
        <w:t xml:space="preserve">, </w:t>
      </w:r>
      <w:r w:rsidRPr="00CF16A5">
        <w:rPr>
          <w:rFonts w:cs="Times New Roman"/>
          <w:szCs w:val="24"/>
        </w:rPr>
        <w:t xml:space="preserve">pengguna yang memiliki pengetahuan luas tentang pembayaran dalam hal pengungkapan informasi pribadi kepada vendor seluler, mereka akan mendapatkan pengalaman menggunakan transaksi </w:t>
      </w:r>
      <w:r w:rsidRPr="00CF16A5">
        <w:rPr>
          <w:rFonts w:cs="Times New Roman"/>
          <w:i/>
          <w:iCs/>
          <w:szCs w:val="24"/>
        </w:rPr>
        <w:t>m-banking</w:t>
      </w:r>
      <w:r w:rsidRPr="00CF16A5">
        <w:rPr>
          <w:rFonts w:cs="Times New Roman"/>
          <w:szCs w:val="24"/>
        </w:rPr>
        <w:t xml:space="preserve"> dengan lebih mudah daripada mereka yang kurang memiliki pengetahuan tersebut.</w:t>
      </w:r>
      <w:r w:rsidR="002F15FC" w:rsidRPr="00CF16A5">
        <w:rPr>
          <w:rFonts w:cs="Times New Roman"/>
          <w:szCs w:val="24"/>
        </w:rPr>
        <w:t xml:space="preserve"> Hal serupa juga diungkapkan</w:t>
      </w:r>
      <w:r w:rsidR="00972642" w:rsidRPr="00CF16A5">
        <w:rPr>
          <w:rFonts w:cs="Times New Roman"/>
          <w:szCs w:val="24"/>
        </w:rPr>
        <w:t xml:space="preserve"> oleh </w:t>
      </w:r>
      <w:r w:rsidR="002F15FC" w:rsidRPr="00CF16A5">
        <w:rPr>
          <w:rFonts w:cs="Times New Roman"/>
          <w:szCs w:val="24"/>
        </w:rPr>
        <w:fldChar w:fldCharType="begin" w:fldLock="1"/>
      </w:r>
      <w:r w:rsidR="00FB3095" w:rsidRPr="00CF16A5">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 ISSN(P","id":"ITEM-1","issue":"2","issued":{"date-parts":[["2014"]]},"page":"63-78","title":"THE FACTORS INFLUENCING CUSTOMER USAGE OF MOBILE BANKING SERVICES IN JORDAN DIMA MOUSA DAJANI 4 &amp;amp; IHAB ALI AL-QIREM 5","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2F15FC" w:rsidRPr="00CF16A5">
        <w:rPr>
          <w:rFonts w:cs="Times New Roman"/>
          <w:szCs w:val="24"/>
        </w:rPr>
        <w:fldChar w:fldCharType="separate"/>
      </w:r>
      <w:r w:rsidR="002F15FC" w:rsidRPr="00CF16A5">
        <w:rPr>
          <w:rFonts w:cs="Times New Roman"/>
          <w:noProof/>
          <w:szCs w:val="24"/>
        </w:rPr>
        <w:t>Alsamydai (2014)</w:t>
      </w:r>
      <w:r w:rsidR="002F15FC" w:rsidRPr="00CF16A5">
        <w:rPr>
          <w:rFonts w:cs="Times New Roman"/>
          <w:szCs w:val="24"/>
        </w:rPr>
        <w:fldChar w:fldCharType="end"/>
      </w:r>
      <w:r w:rsidR="002F15FC" w:rsidRPr="00CF16A5">
        <w:rPr>
          <w:rFonts w:cs="Times New Roman"/>
          <w:szCs w:val="24"/>
        </w:rPr>
        <w:t xml:space="preserve">, bahwa pengetahuan pelanggan yang terbatas tentang layanan </w:t>
      </w:r>
      <w:r w:rsidR="002F15FC" w:rsidRPr="00CF16A5">
        <w:rPr>
          <w:rFonts w:cs="Times New Roman"/>
          <w:i/>
          <w:iCs/>
          <w:szCs w:val="24"/>
        </w:rPr>
        <w:t>m-banking</w:t>
      </w:r>
      <w:r w:rsidR="002F15FC" w:rsidRPr="00CF16A5">
        <w:rPr>
          <w:rFonts w:cs="Times New Roman"/>
          <w:szCs w:val="24"/>
        </w:rPr>
        <w:t xml:space="preserve"> memiliki dampak pada manfaat yang dirasakan dari </w:t>
      </w:r>
      <w:r w:rsidR="002F15FC" w:rsidRPr="00CF16A5">
        <w:rPr>
          <w:rFonts w:cs="Times New Roman"/>
          <w:i/>
          <w:iCs/>
          <w:szCs w:val="24"/>
        </w:rPr>
        <w:t>m-banking.</w:t>
      </w:r>
    </w:p>
    <w:p w14:paraId="77849318" w14:textId="77777777" w:rsidR="00F710C3" w:rsidRPr="00CF16A5" w:rsidRDefault="00F710C3" w:rsidP="00CF16A5">
      <w:pPr>
        <w:spacing w:after="0"/>
        <w:ind w:firstLine="567"/>
        <w:rPr>
          <w:rFonts w:cs="Times New Roman"/>
          <w:szCs w:val="24"/>
        </w:rPr>
      </w:pPr>
    </w:p>
    <w:p w14:paraId="0B2F6016" w14:textId="521598B3" w:rsidR="003E0E88" w:rsidRPr="00CF16A5" w:rsidRDefault="003E0E88" w:rsidP="00CF16A5">
      <w:pPr>
        <w:pStyle w:val="Heading2"/>
        <w:numPr>
          <w:ilvl w:val="1"/>
          <w:numId w:val="1"/>
        </w:numPr>
        <w:spacing w:before="0"/>
        <w:rPr>
          <w:rFonts w:cs="Times New Roman"/>
          <w:szCs w:val="24"/>
        </w:rPr>
      </w:pPr>
      <w:r w:rsidRPr="00CF16A5">
        <w:rPr>
          <w:rFonts w:cs="Times New Roman"/>
          <w:szCs w:val="24"/>
        </w:rPr>
        <w:t>Literasi Keuangan</w:t>
      </w:r>
    </w:p>
    <w:p w14:paraId="3C23465D" w14:textId="789659A4" w:rsidR="00EB3467" w:rsidRPr="00CF16A5" w:rsidRDefault="00EB3467" w:rsidP="00CF16A5">
      <w:pPr>
        <w:spacing w:after="0"/>
        <w:ind w:firstLine="567"/>
        <w:rPr>
          <w:rFonts w:cs="Times New Roman"/>
          <w:szCs w:val="24"/>
        </w:rPr>
      </w:pPr>
      <w:r w:rsidRPr="00CF16A5">
        <w:rPr>
          <w:rFonts w:cs="Times New Roman"/>
          <w:szCs w:val="24"/>
        </w:rPr>
        <w:t xml:space="preserve">Literasi keuangan merupakan literasi dasar yang berisi pengetahuan dan keterampilan untuk mengelola sumber daya keuangan secara efektif untuk kesejahteraan hidup sekaligus kebutuhan dasar bagi setiap orang untuk meminimalisasi, mencari solusi, dan membuat keputusan yang tepat dalam masalah keuangan </w:t>
      </w:r>
      <w:r w:rsidRPr="00CF16A5">
        <w:rPr>
          <w:rFonts w:cs="Times New Roman"/>
          <w:szCs w:val="24"/>
        </w:rPr>
        <w:fldChar w:fldCharType="begin" w:fldLock="1"/>
      </w:r>
      <w:r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r\n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container-title":"Oecd","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ECD (2016)</w:t>
      </w:r>
      <w:r w:rsidRPr="00CF16A5">
        <w:rPr>
          <w:rFonts w:cs="Times New Roman"/>
          <w:szCs w:val="24"/>
        </w:rPr>
        <w:fldChar w:fldCharType="end"/>
      </w:r>
      <w:r w:rsidRPr="00CF16A5">
        <w:rPr>
          <w:rFonts w:cs="Times New Roman"/>
          <w:szCs w:val="24"/>
        </w:rPr>
        <w:t xml:space="preserve"> mendefinisikan literasi keuangan sebagai pengetahuan dan pemahaman atas konsep dan resiko keuangan dalam rangka membuat keputusan keuangan yang efektif, meningkatkan kesejahteraan keuangan (</w:t>
      </w:r>
      <w:r w:rsidRPr="00CF16A5">
        <w:rPr>
          <w:rFonts w:cs="Times New Roman"/>
          <w:i/>
          <w:iCs/>
          <w:szCs w:val="24"/>
        </w:rPr>
        <w:t>financial well</w:t>
      </w:r>
      <w:r w:rsidR="00A06FB3">
        <w:rPr>
          <w:rFonts w:cs="Times New Roman"/>
          <w:i/>
          <w:iCs/>
          <w:szCs w:val="24"/>
        </w:rPr>
        <w:t>-</w:t>
      </w:r>
      <w:r w:rsidRPr="00CF16A5">
        <w:rPr>
          <w:rFonts w:cs="Times New Roman"/>
          <w:i/>
          <w:iCs/>
          <w:szCs w:val="24"/>
        </w:rPr>
        <w:t>being</w:t>
      </w:r>
      <w:r w:rsidRPr="00CF16A5">
        <w:rPr>
          <w:rFonts w:cs="Times New Roman"/>
          <w:szCs w:val="24"/>
        </w:rPr>
        <w:t>) individu dan masyarakat, serta berpartisipasi dalam bidang ekonomi. Di sisi lain</w:t>
      </w:r>
      <w:r w:rsidR="009E49BF">
        <w:rPr>
          <w:rFonts w:cs="Times New Roman"/>
          <w:szCs w:val="24"/>
        </w:rPr>
        <w:t>,</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midjono (2016)</w:t>
      </w:r>
      <w:r w:rsidRPr="00CF16A5">
        <w:rPr>
          <w:rFonts w:cs="Times New Roman"/>
          <w:szCs w:val="24"/>
        </w:rPr>
        <w:fldChar w:fldCharType="end"/>
      </w:r>
      <w:r w:rsidRPr="00CF16A5">
        <w:rPr>
          <w:rFonts w:cs="Times New Roman"/>
          <w:szCs w:val="24"/>
        </w:rPr>
        <w:t xml:space="preserve"> mengatakan literasi keuangan merupakan suatu rangkain proses atau aktivitas untuk memperluas pengetahuan, kompetensi dan keterampilan dari seseorang ataupun kelompok yang lebih luas sehingga mereka dapat mengelola keuangan dengan lebih baik.</w:t>
      </w:r>
    </w:p>
    <w:p w14:paraId="218FE47E" w14:textId="01E254E1" w:rsidR="00EB3467" w:rsidRPr="00CF16A5" w:rsidRDefault="00EB3467" w:rsidP="00CF16A5">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r w:rsidRPr="00CF16A5">
        <w:rPr>
          <w:rFonts w:cs="Times New Roman"/>
          <w:szCs w:val="24"/>
        </w:rPr>
        <w:t xml:space="preserve"> mengatakan literasi keuangan tidak terbatas pada pengertian pengetahuan, keterampilan dan keyakinan akan lembaga, produk dan layanan jasa keuangan semata, namun sikap dan perilaku pun dapat memberikan pengaruh dalam meningkatkan literasi keuangan yang selanjutnya dapat mendorong terwujudnya kesejahteraan masyarakat. Pemberdayaan masyarakat melalui literasi keuangan diyakini akan mendukung upaya pencapaian stabilitas sistem keuangan, meningkatkan </w:t>
      </w:r>
      <w:r w:rsidRPr="00CF16A5">
        <w:rPr>
          <w:rFonts w:cs="Times New Roman"/>
          <w:szCs w:val="24"/>
        </w:rPr>
        <w:lastRenderedPageBreak/>
        <w:t xml:space="preserve">kesejahteraan masyarakat dan pembangunan yang lebih inklusif. Pada negara berpenghasilan tinggi, literasi keuangan dianggap sebagai pelengkap dari perlindungan konsumen, sedangkan pada negara berpenghasilan rendah, jangkauan keuangan jauh lebih terbatas </w:t>
      </w:r>
      <w:r w:rsidRPr="00CF16A5">
        <w:rPr>
          <w:rFonts w:cs="Times New Roman"/>
          <w:szCs w:val="24"/>
        </w:rPr>
        <w:fldChar w:fldCharType="begin" w:fldLock="1"/>
      </w:r>
      <w:r w:rsidRPr="00CF16A5">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anistasya et al., 2019)</w:t>
      </w:r>
      <w:r w:rsidRPr="00CF16A5">
        <w:rPr>
          <w:rFonts w:cs="Times New Roman"/>
          <w:szCs w:val="24"/>
        </w:rPr>
        <w:fldChar w:fldCharType="end"/>
      </w:r>
      <w:r w:rsidRPr="00CF16A5">
        <w:rPr>
          <w:rFonts w:cs="Times New Roman"/>
          <w:szCs w:val="24"/>
        </w:rPr>
        <w:t>. Peranan literasi keuangan yang akan membantu negara berkembang untuk lebih fokus meningkatkan akses keuangan serta pelayanan keuangan. Dengan pemahaman mengenai konsep-konsep dasar keuangan yang baik maka ketika membuat keputusan tentang keuangan tidak mengalami masalah di masa depan sehingga mampu menunjukkan perilaku keuangan yang sehat untuk menentukan prioritas kebutuhan bukan hanya sekedar keinginan.</w:t>
      </w:r>
    </w:p>
    <w:p w14:paraId="2B9B5793" w14:textId="34A6ECCC" w:rsidR="00EB3467" w:rsidRPr="00CF16A5" w:rsidRDefault="00EB3467" w:rsidP="00CF16A5">
      <w:pPr>
        <w:spacing w:after="0"/>
        <w:ind w:firstLine="567"/>
        <w:rPr>
          <w:rFonts w:cs="Times New Roman"/>
          <w:szCs w:val="24"/>
        </w:rPr>
      </w:pPr>
      <w:r w:rsidRPr="00CF16A5">
        <w:rPr>
          <w:rFonts w:cs="Times New Roman"/>
          <w:szCs w:val="24"/>
        </w:rPr>
        <w:t>Tingkat literasi keuangan di Indonesia masih sangat rendah. Hal ini dinyatakan oleh</w:t>
      </w:r>
      <w:r w:rsidR="00155749" w:rsidRPr="00CF16A5">
        <w:rPr>
          <w:rFonts w:cs="Times New Roman"/>
          <w:szCs w:val="24"/>
        </w:rPr>
        <w:t xml:space="preserve"> </w:t>
      </w:r>
      <w:r w:rsidR="00155749" w:rsidRPr="00CF16A5">
        <w:rPr>
          <w:rFonts w:cs="Times New Roman"/>
          <w:szCs w:val="24"/>
        </w:rPr>
        <w:fldChar w:fldCharType="begin" w:fldLock="1"/>
      </w:r>
      <w:r w:rsidR="000359BC"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155749" w:rsidRPr="00CF16A5">
        <w:rPr>
          <w:rFonts w:cs="Times New Roman"/>
          <w:szCs w:val="24"/>
        </w:rPr>
        <w:fldChar w:fldCharType="separate"/>
      </w:r>
      <w:r w:rsidR="00155749" w:rsidRPr="00CF16A5">
        <w:rPr>
          <w:rFonts w:cs="Times New Roman"/>
          <w:noProof/>
          <w:szCs w:val="24"/>
        </w:rPr>
        <w:t>OJK (2017)</w:t>
      </w:r>
      <w:r w:rsidR="00155749" w:rsidRPr="00CF16A5">
        <w:rPr>
          <w:rFonts w:cs="Times New Roman"/>
          <w:szCs w:val="24"/>
        </w:rPr>
        <w:fldChar w:fldCharType="end"/>
      </w:r>
      <w:r w:rsidRPr="00CF16A5">
        <w:rPr>
          <w:rFonts w:cs="Times New Roman"/>
          <w:szCs w:val="24"/>
        </w:rPr>
        <w:t>, hanya 2</w:t>
      </w:r>
      <w:r w:rsidR="00155749" w:rsidRPr="00CF16A5">
        <w:rPr>
          <w:rFonts w:cs="Times New Roman"/>
          <w:szCs w:val="24"/>
        </w:rPr>
        <w:t>9</w:t>
      </w:r>
      <w:r w:rsidRPr="00CF16A5">
        <w:rPr>
          <w:rFonts w:cs="Times New Roman"/>
          <w:szCs w:val="24"/>
        </w:rPr>
        <w:t>,</w:t>
      </w:r>
      <w:r w:rsidR="000359BC" w:rsidRPr="00CF16A5">
        <w:rPr>
          <w:rFonts w:cs="Times New Roman"/>
          <w:szCs w:val="24"/>
        </w:rPr>
        <w:t>7</w:t>
      </w:r>
      <w:r w:rsidRPr="00CF16A5">
        <w:rPr>
          <w:rFonts w:cs="Times New Roman"/>
          <w:szCs w:val="24"/>
        </w:rPr>
        <w:t>% masyarakat Indonesia yang memiliki pengetahuan tentang lembaga jasa keuangan serta produk jasa keuangan, termasuk fitur, manfaat dan risiko, hak dan kewajiban terkait produk dan jasa keuangan, serta memiliki keterampilan dalam menggunakan produk dan jasa keuangan (</w:t>
      </w:r>
      <w:r w:rsidRPr="00CF16A5">
        <w:rPr>
          <w:rFonts w:cs="Times New Roman"/>
          <w:i/>
          <w:iCs/>
          <w:szCs w:val="24"/>
        </w:rPr>
        <w:t xml:space="preserve">well literate). </w:t>
      </w:r>
      <w:r w:rsidRPr="00CF16A5">
        <w:rPr>
          <w:rFonts w:cs="Times New Roman"/>
          <w:szCs w:val="24"/>
        </w:rPr>
        <w:t xml:space="preserve">Kesulitan keuangan dapat terjadi bukan hanya karena minimnya pengetahuan, tapi dapat dipengaruhi oleh salahnya tindak pengelolaan keuangan itu sendiri. Pengelolaan keuangan yang tepat harus didukung oleh literasi keuangan yang baik. Berapapun tingginya tingkat pendapatan seseorang, tanpa pengelolaan yang tepat maka keamanan keuangan akan sulit dicapai </w:t>
      </w:r>
      <w:r w:rsidRPr="00CF16A5">
        <w:rPr>
          <w:rFonts w:cs="Times New Roman"/>
          <w:szCs w:val="24"/>
        </w:rPr>
        <w:fldChar w:fldCharType="begin" w:fldLock="1"/>
      </w:r>
      <w:r w:rsidR="00A6333D" w:rsidRPr="00CF16A5">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w:t>
      </w:r>
    </w:p>
    <w:p w14:paraId="33395EC5" w14:textId="3F70675B" w:rsidR="00A6333D" w:rsidRPr="00CF16A5" w:rsidRDefault="00A6333D" w:rsidP="00CF16A5">
      <w:pPr>
        <w:spacing w:after="0"/>
        <w:ind w:firstLine="567"/>
        <w:rPr>
          <w:rFonts w:cs="Times New Roman"/>
          <w:szCs w:val="24"/>
        </w:rPr>
      </w:pPr>
      <w:r w:rsidRPr="00CF16A5">
        <w:rPr>
          <w:rFonts w:cs="Times New Roman"/>
          <w:szCs w:val="24"/>
        </w:rPr>
        <w:t xml:space="preserve">Prinsip dasar literasi keuangan menurut </w:t>
      </w:r>
      <w:r w:rsidRPr="00CF16A5">
        <w:rPr>
          <w:rFonts w:cs="Times New Roman"/>
          <w:szCs w:val="24"/>
        </w:rPr>
        <w:fldChar w:fldCharType="begin" w:fldLock="1"/>
      </w:r>
      <w:r w:rsidR="0079292C"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yaitu:</w:t>
      </w:r>
    </w:p>
    <w:p w14:paraId="497B3F0D" w14:textId="77777777" w:rsidR="007E3410" w:rsidRPr="00CF16A5" w:rsidRDefault="007E3410" w:rsidP="00CF16A5">
      <w:pPr>
        <w:pStyle w:val="ListParagraph"/>
        <w:numPr>
          <w:ilvl w:val="0"/>
          <w:numId w:val="4"/>
        </w:numPr>
        <w:spacing w:after="0"/>
        <w:rPr>
          <w:rFonts w:cs="Times New Roman"/>
          <w:szCs w:val="24"/>
        </w:rPr>
      </w:pPr>
      <w:r w:rsidRPr="00CF16A5">
        <w:rPr>
          <w:rFonts w:cs="Times New Roman"/>
          <w:szCs w:val="24"/>
        </w:rPr>
        <w:t>Keutuhan: unsur-unsur literasi keuangan sejalan dengan lima literasi dasar yang lain.</w:t>
      </w:r>
    </w:p>
    <w:p w14:paraId="182EB7E2" w14:textId="77777777" w:rsidR="007E3410" w:rsidRPr="00CF16A5" w:rsidRDefault="007E3410" w:rsidP="00CF16A5">
      <w:pPr>
        <w:pStyle w:val="ListParagraph"/>
        <w:numPr>
          <w:ilvl w:val="0"/>
          <w:numId w:val="4"/>
        </w:numPr>
        <w:spacing w:after="0"/>
        <w:rPr>
          <w:rFonts w:cs="Times New Roman"/>
          <w:szCs w:val="24"/>
        </w:rPr>
      </w:pPr>
      <w:r w:rsidRPr="00CF16A5">
        <w:rPr>
          <w:rFonts w:cs="Times New Roman"/>
          <w:szCs w:val="24"/>
        </w:rPr>
        <w:t>Inklusif: merangkul semua pihak dengan terbuka dan setara (membuka kesempatan atau peluang yang berasal dari pihak lain).</w:t>
      </w:r>
    </w:p>
    <w:p w14:paraId="53510AA1" w14:textId="77777777" w:rsidR="007E3410" w:rsidRPr="00CF16A5" w:rsidRDefault="007E3410" w:rsidP="00CF16A5">
      <w:pPr>
        <w:pStyle w:val="ListParagraph"/>
        <w:numPr>
          <w:ilvl w:val="0"/>
          <w:numId w:val="4"/>
        </w:numPr>
        <w:spacing w:after="0"/>
        <w:rPr>
          <w:rFonts w:cs="Times New Roman"/>
          <w:szCs w:val="24"/>
        </w:rPr>
      </w:pPr>
      <w:r w:rsidRPr="00CF16A5">
        <w:rPr>
          <w:rFonts w:cs="Times New Roman"/>
          <w:szCs w:val="24"/>
        </w:rPr>
        <w:t>Partisipatif: melibatkan dan memanfaatkan berbagai pemangku kepentingan literasi keuangan, dan berbagai sumber daya yang dimiliki berbagai pemangku kepentingan.</w:t>
      </w:r>
    </w:p>
    <w:p w14:paraId="67119ECC" w14:textId="77777777" w:rsidR="007E3410" w:rsidRPr="00CF16A5" w:rsidRDefault="007E3410" w:rsidP="00CF16A5">
      <w:pPr>
        <w:pStyle w:val="ListParagraph"/>
        <w:numPr>
          <w:ilvl w:val="0"/>
          <w:numId w:val="4"/>
        </w:numPr>
        <w:spacing w:after="0"/>
        <w:rPr>
          <w:rFonts w:cs="Times New Roman"/>
          <w:szCs w:val="24"/>
        </w:rPr>
      </w:pPr>
      <w:r w:rsidRPr="00CF16A5">
        <w:rPr>
          <w:rFonts w:cs="Times New Roman"/>
          <w:szCs w:val="24"/>
        </w:rPr>
        <w:t>Kesesuaian perkembangan psikologis, sosial, dan budaya: bahan-bahan, program, dan kegiatan literasi keuangan selaras dengan perkembangan individu, perkembangan sosial, dan budaya yang melingkupi individu.</w:t>
      </w:r>
    </w:p>
    <w:p w14:paraId="19893882" w14:textId="72965781" w:rsidR="00A6333D" w:rsidRPr="00CF16A5" w:rsidRDefault="007E3410" w:rsidP="00CF16A5">
      <w:pPr>
        <w:pStyle w:val="ListParagraph"/>
        <w:numPr>
          <w:ilvl w:val="0"/>
          <w:numId w:val="4"/>
        </w:numPr>
        <w:spacing w:after="0"/>
        <w:rPr>
          <w:rFonts w:cs="Times New Roman"/>
          <w:szCs w:val="24"/>
        </w:rPr>
      </w:pPr>
      <w:r w:rsidRPr="00CF16A5">
        <w:rPr>
          <w:rFonts w:cs="Times New Roman"/>
          <w:szCs w:val="24"/>
        </w:rPr>
        <w:t>Keberlanjutan: seluruh program, kegiatan, dan hasilnya harus berlanjut dan saling menopang.</w:t>
      </w:r>
    </w:p>
    <w:p w14:paraId="653B2747" w14:textId="7E061807" w:rsidR="0079292C" w:rsidRPr="00CF16A5" w:rsidRDefault="0079292C" w:rsidP="00CF16A5">
      <w:pPr>
        <w:spacing w:after="0"/>
        <w:ind w:firstLine="567"/>
        <w:rPr>
          <w:rFonts w:cs="Times New Roman"/>
          <w:szCs w:val="24"/>
        </w:rPr>
      </w:pPr>
      <w:r w:rsidRPr="00CF16A5">
        <w:rPr>
          <w:rFonts w:cs="Times New Roman"/>
          <w:szCs w:val="24"/>
        </w:rPr>
        <w:t>Berdasarkan survei yang dilakukan oleh</w:t>
      </w:r>
      <w:r w:rsidR="000359BC" w:rsidRPr="00CF16A5">
        <w:rPr>
          <w:rFonts w:cs="Times New Roman"/>
          <w:szCs w:val="24"/>
        </w:rPr>
        <w:t xml:space="preserve"> </w:t>
      </w:r>
      <w:r w:rsidR="000359BC" w:rsidRPr="00CF16A5">
        <w:rPr>
          <w:rFonts w:cs="Times New Roman"/>
          <w:szCs w:val="24"/>
        </w:rPr>
        <w:fldChar w:fldCharType="begin" w:fldLock="1"/>
      </w:r>
      <w:r w:rsidR="007D682F"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359BC" w:rsidRPr="00CF16A5">
        <w:rPr>
          <w:rFonts w:cs="Times New Roman"/>
          <w:szCs w:val="24"/>
        </w:rPr>
        <w:fldChar w:fldCharType="separate"/>
      </w:r>
      <w:r w:rsidR="000359BC" w:rsidRPr="00CF16A5">
        <w:rPr>
          <w:rFonts w:cs="Times New Roman"/>
          <w:noProof/>
          <w:szCs w:val="24"/>
        </w:rPr>
        <w:t>OJK (2017)</w:t>
      </w:r>
      <w:r w:rsidR="000359BC" w:rsidRPr="00CF16A5">
        <w:rPr>
          <w:rFonts w:cs="Times New Roman"/>
          <w:szCs w:val="24"/>
        </w:rPr>
        <w:fldChar w:fldCharType="end"/>
      </w:r>
      <w:commentRangeStart w:id="5"/>
      <w:r w:rsidR="007D682F" w:rsidRPr="00CF16A5">
        <w:rPr>
          <w:rFonts w:cs="Times New Roman"/>
          <w:szCs w:val="24"/>
        </w:rPr>
        <w:fldChar w:fldCharType="begin" w:fldLock="1"/>
      </w:r>
      <w:r w:rsidR="007D682F" w:rsidRPr="00CF16A5">
        <w:rPr>
          <w:rFonts w:cs="Times New Roman"/>
          <w:szCs w:val="24"/>
        </w:rPr>
        <w:instrText>ADDIN CSL_CITATION {"citationItems":[{"id":"ITEM-1","itemData":{"author":[{"dropping-particle":"","family":"OJK","given":"","non-dropping-particle":"","parse-names":false,"suffix":""}],"id":"ITEM-1","issued":{"date-parts":[["2013"]]},"title":"No Title","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007D682F" w:rsidRPr="00CF16A5">
        <w:rPr>
          <w:rFonts w:cs="Times New Roman"/>
          <w:szCs w:val="24"/>
        </w:rPr>
        <w:fldChar w:fldCharType="end"/>
      </w:r>
      <w:commentRangeEnd w:id="5"/>
      <w:r w:rsidR="007D682F" w:rsidRPr="00CF16A5">
        <w:rPr>
          <w:rStyle w:val="CommentReference"/>
          <w:rFonts w:cs="Times New Roman"/>
          <w:sz w:val="24"/>
          <w:szCs w:val="24"/>
        </w:rPr>
        <w:commentReference w:id="5"/>
      </w:r>
      <w:r w:rsidRPr="00CF16A5">
        <w:rPr>
          <w:rFonts w:cs="Times New Roman"/>
          <w:szCs w:val="24"/>
        </w:rPr>
        <w:t>, tingkat literasi keuangan penduduk Indonesia dibagi menjadi empat bagian</w:t>
      </w:r>
      <w:r w:rsidR="000359BC" w:rsidRPr="00CF16A5">
        <w:rPr>
          <w:rFonts w:cs="Times New Roman"/>
          <w:szCs w:val="24"/>
        </w:rPr>
        <w:t>. Y</w:t>
      </w:r>
      <w:r w:rsidRPr="00CF16A5">
        <w:rPr>
          <w:rFonts w:cs="Times New Roman"/>
          <w:szCs w:val="24"/>
        </w:rPr>
        <w:t>ang pertama s</w:t>
      </w:r>
      <w:r w:rsidRPr="00CF16A5">
        <w:rPr>
          <w:rFonts w:cs="Times New Roman"/>
          <w:i/>
          <w:iCs/>
          <w:szCs w:val="24"/>
        </w:rPr>
        <w:t xml:space="preserve">ufficient </w:t>
      </w:r>
      <w:r w:rsidRPr="00CF16A5">
        <w:rPr>
          <w:rFonts w:cs="Times New Roman"/>
          <w:i/>
          <w:iCs/>
          <w:szCs w:val="24"/>
        </w:rPr>
        <w:lastRenderedPageBreak/>
        <w:t>literate</w:t>
      </w:r>
      <w:r w:rsidRPr="00CF16A5">
        <w:rPr>
          <w:rFonts w:cs="Times New Roman"/>
          <w:szCs w:val="24"/>
        </w:rPr>
        <w:t> (</w:t>
      </w:r>
      <w:r w:rsidR="000359BC" w:rsidRPr="00CF16A5">
        <w:rPr>
          <w:rFonts w:cs="Times New Roman"/>
          <w:szCs w:val="24"/>
        </w:rPr>
        <w:t>67,8</w:t>
      </w:r>
      <w:r w:rsidRPr="00CF16A5">
        <w:rPr>
          <w:rFonts w:cs="Times New Roman"/>
          <w:szCs w:val="24"/>
        </w:rPr>
        <w:t> %)</w:t>
      </w:r>
      <w:r w:rsidR="000359BC" w:rsidRPr="00CF16A5">
        <w:rPr>
          <w:rFonts w:cs="Times New Roman"/>
          <w:szCs w:val="24"/>
        </w:rPr>
        <w:t>,</w:t>
      </w:r>
      <w:r w:rsidRPr="00CF16A5">
        <w:rPr>
          <w:rFonts w:cs="Times New Roman"/>
          <w:szCs w:val="24"/>
        </w:rPr>
        <w:t xml:space="preserve"> yaitu penduduk yang memiliki pengetahuan tentang lembaga jasa keuangan serta produk dan jasa keuangan, termasuk fitur, manfaat dan risiko, hak dan kewajiban terkait produk dan jasa keuangan. Kedua </w:t>
      </w:r>
      <w:r w:rsidRPr="00CF16A5">
        <w:rPr>
          <w:rFonts w:cs="Times New Roman"/>
          <w:i/>
          <w:iCs/>
          <w:szCs w:val="24"/>
        </w:rPr>
        <w:t>well literate</w:t>
      </w:r>
      <w:r w:rsidRPr="00CF16A5">
        <w:rPr>
          <w:rFonts w:cs="Times New Roman"/>
          <w:szCs w:val="24"/>
        </w:rPr>
        <w:t> (</w:t>
      </w:r>
      <w:r w:rsidR="000359BC" w:rsidRPr="00CF16A5">
        <w:rPr>
          <w:rFonts w:cs="Times New Roman"/>
          <w:szCs w:val="24"/>
        </w:rPr>
        <w:t>29,7</w:t>
      </w:r>
      <w:r w:rsidRPr="00CF16A5">
        <w:rPr>
          <w:rFonts w:cs="Times New Roman"/>
          <w:szCs w:val="24"/>
        </w:rPr>
        <w:t> %)</w:t>
      </w:r>
      <w:r w:rsidR="000359BC" w:rsidRPr="00CF16A5">
        <w:rPr>
          <w:rFonts w:cs="Times New Roman"/>
          <w:szCs w:val="24"/>
        </w:rPr>
        <w:t>,</w:t>
      </w:r>
      <w:r w:rsidRPr="00CF16A5">
        <w:rPr>
          <w:rFonts w:cs="Times New Roman"/>
          <w:szCs w:val="24"/>
        </w:rPr>
        <w:t xml:space="preserve"> yaitu penduduk yang memiliki pengetahuan tentang lembaga jasa keuangan serta produk jasa keuangan, termasuk fitur, manfaat dan risiko, hak dan kewajiban terkait produk dan jasa keuangan, serta memiliki keterampilan dalam menggunakan produk dan jasa keuangan. Ketiga l</w:t>
      </w:r>
      <w:r w:rsidRPr="00CF16A5">
        <w:rPr>
          <w:rFonts w:cs="Times New Roman"/>
          <w:i/>
          <w:iCs/>
          <w:szCs w:val="24"/>
        </w:rPr>
        <w:t>ess literate</w:t>
      </w:r>
      <w:r w:rsidRPr="00CF16A5">
        <w:rPr>
          <w:rFonts w:cs="Times New Roman"/>
          <w:szCs w:val="24"/>
        </w:rPr>
        <w:t> (2,0</w:t>
      </w:r>
      <w:r w:rsidR="000359BC" w:rsidRPr="00CF16A5">
        <w:rPr>
          <w:rFonts w:cs="Times New Roman"/>
          <w:szCs w:val="24"/>
        </w:rPr>
        <w:t>9</w:t>
      </w:r>
      <w:r w:rsidRPr="00CF16A5">
        <w:rPr>
          <w:rFonts w:cs="Times New Roman"/>
          <w:szCs w:val="24"/>
        </w:rPr>
        <w:t> %)</w:t>
      </w:r>
      <w:r w:rsidR="000359BC" w:rsidRPr="00CF16A5">
        <w:rPr>
          <w:rFonts w:cs="Times New Roman"/>
          <w:szCs w:val="24"/>
        </w:rPr>
        <w:t>,</w:t>
      </w:r>
      <w:r w:rsidRPr="00CF16A5">
        <w:rPr>
          <w:rFonts w:cs="Times New Roman"/>
          <w:szCs w:val="24"/>
        </w:rPr>
        <w:t xml:space="preserve"> yaitu penduduk yang hanya memiliki pengetahuan tentang lembaga jasa keuangan, produk dan jasa keuangan. Keempat n</w:t>
      </w:r>
      <w:r w:rsidRPr="00CF16A5">
        <w:rPr>
          <w:rFonts w:cs="Times New Roman"/>
          <w:i/>
          <w:iCs/>
          <w:szCs w:val="24"/>
        </w:rPr>
        <w:t>ot literate</w:t>
      </w:r>
      <w:r w:rsidRPr="00CF16A5">
        <w:rPr>
          <w:rFonts w:cs="Times New Roman"/>
          <w:szCs w:val="24"/>
        </w:rPr>
        <w:t> (0,41%)</w:t>
      </w:r>
      <w:r w:rsidR="000359BC" w:rsidRPr="00CF16A5">
        <w:rPr>
          <w:rFonts w:cs="Times New Roman"/>
          <w:szCs w:val="24"/>
        </w:rPr>
        <w:t>,</w:t>
      </w:r>
      <w:r w:rsidRPr="00CF16A5">
        <w:rPr>
          <w:rFonts w:cs="Times New Roman"/>
          <w:szCs w:val="24"/>
        </w:rPr>
        <w:t xml:space="preserve"> yaitu penduduk yang tidak memiliki pengetahuan dan keyakinan terhadap lembaga jasa keuangan serta produk dan jasa keuangan, serta tidak memiliki keterampilan dalam menggunakan produk dan jasa keuangan.</w:t>
      </w:r>
    </w:p>
    <w:p w14:paraId="6376C816" w14:textId="558D938A" w:rsidR="0079292C" w:rsidRPr="00CF16A5" w:rsidRDefault="0079292C" w:rsidP="00CF16A5">
      <w:pPr>
        <w:spacing w:after="0"/>
        <w:ind w:firstLine="567"/>
        <w:rPr>
          <w:rFonts w:cs="Times New Roman"/>
          <w:szCs w:val="24"/>
        </w:rPr>
      </w:pPr>
      <w:r w:rsidRPr="00CF16A5">
        <w:rPr>
          <w:rFonts w:cs="Times New Roman"/>
          <w:szCs w:val="24"/>
        </w:rPr>
        <w:t xml:space="preserve">Literasi keuangan diadopsi dari beberapa penelitian yang menggabungkan dimensi keterampilan pengetahuan, sikap, dan perilaku untuk membuat keputusan keuangan sehingga pada akhirnya mencapai keuangan pribadi yang benar. Definisi tersebut menunjukkan berbagai dimensi dan kemungkinan pengukuran literasi keuangan terkait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r</w:t>
      </w:r>
      <w:r w:rsidRPr="00CF16A5">
        <w:rPr>
          <w:rFonts w:cs="Times New Roman"/>
          <w:szCs w:val="24"/>
        </w:rPr>
        <w:t xml:space="preserve">, dan </w:t>
      </w:r>
      <w:r w:rsidRPr="00CF16A5">
        <w:rPr>
          <w:rFonts w:cs="Times New Roman"/>
          <w:i/>
          <w:iCs/>
          <w:szCs w:val="24"/>
        </w:rPr>
        <w:t xml:space="preserve">financial attitudes </w:t>
      </w:r>
      <w:r w:rsidRPr="00CF16A5">
        <w:rPr>
          <w:rFonts w:cs="Times New Roman"/>
          <w:i/>
          <w:iCs/>
          <w:szCs w:val="24"/>
        </w:rPr>
        <w:fldChar w:fldCharType="begin" w:fldLock="1"/>
      </w:r>
      <w:r w:rsidRPr="00CF16A5">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r\n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container-title":"Oecd","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CF16A5">
        <w:rPr>
          <w:rFonts w:cs="Times New Roman"/>
          <w:i/>
          <w:iCs/>
          <w:szCs w:val="24"/>
        </w:rPr>
        <w:fldChar w:fldCharType="separate"/>
      </w:r>
      <w:r w:rsidRPr="00CF16A5">
        <w:rPr>
          <w:rFonts w:cs="Times New Roman"/>
          <w:iCs/>
          <w:noProof/>
          <w:szCs w:val="24"/>
        </w:rPr>
        <w:t>(OECD, 2016)</w:t>
      </w:r>
      <w:r w:rsidRPr="00CF16A5">
        <w:rPr>
          <w:rFonts w:cs="Times New Roman"/>
          <w:i/>
          <w:iCs/>
          <w:szCs w:val="24"/>
        </w:rPr>
        <w:fldChar w:fldCharType="end"/>
      </w:r>
      <w:r w:rsidRPr="00CF16A5">
        <w:rPr>
          <w:rFonts w:cs="Times New Roman"/>
          <w:i/>
          <w:iCs/>
          <w:szCs w:val="24"/>
        </w:rPr>
        <w:t xml:space="preserve">. </w:t>
      </w:r>
      <w:r w:rsidRPr="00CF16A5">
        <w:rPr>
          <w:rFonts w:cs="Times New Roman"/>
          <w:szCs w:val="24"/>
        </w:rPr>
        <w:t xml:space="preserve">Menurut </w:t>
      </w:r>
      <w:r w:rsidRPr="00CF16A5">
        <w:rPr>
          <w:rFonts w:cs="Times New Roman"/>
          <w:szCs w:val="24"/>
        </w:rPr>
        <w:fldChar w:fldCharType="begin" w:fldLock="1"/>
      </w:r>
      <w:r w:rsidR="00250876" w:rsidRPr="00CF16A5">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000359BC" w:rsidRPr="00CF16A5">
        <w:rPr>
          <w:rFonts w:cs="Times New Roman"/>
          <w:szCs w:val="24"/>
        </w:rPr>
        <w:t>,</w:t>
      </w:r>
      <w:r w:rsidRPr="00CF16A5">
        <w:rPr>
          <w:rFonts w:cs="Times New Roman"/>
          <w:szCs w:val="24"/>
        </w:rPr>
        <w:t xml:space="preserve"> literasi keuangan merupakan kombinasi dari pengetahuan keuangan</w:t>
      </w:r>
      <w:r w:rsidRPr="00CF16A5">
        <w:rPr>
          <w:rFonts w:cs="Times New Roman"/>
          <w:i/>
          <w:iCs/>
          <w:szCs w:val="24"/>
        </w:rPr>
        <w:t>,</w:t>
      </w:r>
      <w:r w:rsidRPr="00CF16A5">
        <w:rPr>
          <w:rFonts w:cs="Times New Roman"/>
          <w:szCs w:val="24"/>
        </w:rPr>
        <w:t xml:space="preserve"> perilaku keuangan, dan sikap keuangan. Untuk pengembangan penelitian ini maka konsep literasi keuangan dibagi ke dalam tiga aspek, yaitu pengetahuan keuangan, perilaku keuangan, dan sikap keuangan.</w:t>
      </w:r>
    </w:p>
    <w:p w14:paraId="3385F546" w14:textId="028CB363" w:rsidR="003E0E88" w:rsidRPr="00CF16A5" w:rsidRDefault="003E0E88"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Pengetahuan Keuangan (</w:t>
      </w:r>
      <w:r w:rsidRPr="00CF16A5">
        <w:rPr>
          <w:rFonts w:ascii="Times New Roman" w:hAnsi="Times New Roman" w:cs="Times New Roman"/>
          <w:b/>
          <w:bCs/>
          <w:i/>
          <w:iCs/>
          <w:color w:val="auto"/>
        </w:rPr>
        <w:t>Financial Knowledge</w:t>
      </w:r>
      <w:r w:rsidRPr="00CF16A5">
        <w:rPr>
          <w:rFonts w:ascii="Times New Roman" w:hAnsi="Times New Roman" w:cs="Times New Roman"/>
          <w:b/>
          <w:bCs/>
          <w:color w:val="auto"/>
        </w:rPr>
        <w:t>)</w:t>
      </w:r>
    </w:p>
    <w:p w14:paraId="45F60F3E" w14:textId="35F70B38" w:rsidR="00644D49" w:rsidRPr="00CF16A5" w:rsidRDefault="00250876" w:rsidP="00CF16A5">
      <w:pPr>
        <w:spacing w:after="0"/>
        <w:ind w:left="567" w:firstLine="567"/>
        <w:rPr>
          <w:rFonts w:cs="Times New Roman"/>
          <w:szCs w:val="24"/>
        </w:rPr>
      </w:pPr>
      <w:r w:rsidRPr="00CF16A5">
        <w:rPr>
          <w:rFonts w:cs="Times New Roman"/>
          <w:szCs w:val="24"/>
        </w:rPr>
        <w:t>Pengetahuan keuangan (FK) adalah pemahaman istilah dan konsep keuangan yang diperlukan untuk digunakan sehari- hari dalam kehidupan bermasyarakat seperti tentang inflasi, tingkat pengembalian, sarana investasi, dan manajemen resiko</w:t>
      </w:r>
      <w:r w:rsidR="009A376F">
        <w:rPr>
          <w:rFonts w:cs="Times New Roman"/>
          <w:szCs w:val="24"/>
        </w:rPr>
        <w:t xml:space="preserve"> </w:t>
      </w:r>
      <w:r w:rsidRPr="00CF16A5">
        <w:rPr>
          <w:rFonts w:cs="Times New Roman"/>
          <w:szCs w:val="24"/>
        </w:rPr>
        <w:fldChar w:fldCharType="begin" w:fldLock="1"/>
      </w:r>
      <w:r w:rsidR="00914D01" w:rsidRPr="00CF16A5">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w:t>
      </w:r>
      <w:r w:rsidR="00FB3095" w:rsidRPr="00CF16A5">
        <w:rPr>
          <w:rFonts w:cs="Times New Roman"/>
          <w:szCs w:val="24"/>
        </w:rPr>
        <w:t xml:space="preserve"> </w:t>
      </w:r>
    </w:p>
    <w:p w14:paraId="6C4210E4" w14:textId="5CBAF610" w:rsidR="00AC48CE" w:rsidRPr="00CF16A5" w:rsidRDefault="00644D49" w:rsidP="00CF16A5">
      <w:pPr>
        <w:spacing w:after="0"/>
        <w:ind w:left="567" w:firstLine="567"/>
        <w:rPr>
          <w:rFonts w:cs="Times New Roman"/>
          <w:szCs w:val="24"/>
        </w:rPr>
      </w:pPr>
      <w:r w:rsidRPr="00CF16A5">
        <w:rPr>
          <w:rFonts w:cs="Times New Roman"/>
          <w:szCs w:val="24"/>
        </w:rPr>
        <w:t>“</w:t>
      </w:r>
      <w:r w:rsidR="00AC48CE" w:rsidRPr="00CF16A5">
        <w:rPr>
          <w:rFonts w:cs="Times New Roman"/>
          <w:szCs w:val="24"/>
        </w:rPr>
        <w:t>Pengetahuan keuangan mengacu pada apa yang diketahui individu tentang masalah keuangan pribadi, yang diukur dengan tingkat pengetahuan mereka tentang berbagai konsep keuangan pribadi</w:t>
      </w:r>
      <w:r w:rsidRPr="00CF16A5">
        <w:rPr>
          <w:rFonts w:cs="Times New Roman"/>
          <w:szCs w:val="24"/>
        </w:rPr>
        <w:t>. Pengetahuan keuangan tidak hanya membantu individu menggunakan uang secara bijak,</w:t>
      </w:r>
      <w:r w:rsidR="009A376F">
        <w:rPr>
          <w:rFonts w:cs="Times New Roman"/>
          <w:szCs w:val="24"/>
        </w:rPr>
        <w:t xml:space="preserve"> tetapi membantu</w:t>
      </w:r>
      <w:r w:rsidRPr="00CF16A5">
        <w:rPr>
          <w:rFonts w:cs="Times New Roman"/>
          <w:szCs w:val="24"/>
        </w:rPr>
        <w:t xml:space="preserve"> individu yang sering dihadapkan dengan situasi </w:t>
      </w:r>
      <w:r w:rsidRPr="00CF16A5">
        <w:rPr>
          <w:rFonts w:cs="Times New Roman"/>
          <w:i/>
          <w:iCs/>
          <w:szCs w:val="24"/>
        </w:rPr>
        <w:t>trade-off</w:t>
      </w:r>
      <w:r w:rsidRPr="00CF16A5">
        <w:rPr>
          <w:rFonts w:cs="Times New Roman"/>
          <w:szCs w:val="24"/>
        </w:rPr>
        <w:t xml:space="preserve"> dimana individu dipaksa keadaan untuk mengorbankan kepentingan seseorang demi kepentingan orang lain.” </w:t>
      </w:r>
      <w:r w:rsidR="00AC48CE" w:rsidRPr="00CF16A5">
        <w:rPr>
          <w:rFonts w:cs="Times New Roman"/>
          <w:szCs w:val="24"/>
        </w:rPr>
        <w:fldChar w:fldCharType="begin" w:fldLock="1"/>
      </w:r>
      <w:r w:rsidR="002F6CD9"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AC48CE" w:rsidRPr="00CF16A5">
        <w:rPr>
          <w:rFonts w:cs="Times New Roman"/>
          <w:szCs w:val="24"/>
        </w:rPr>
        <w:fldChar w:fldCharType="separate"/>
      </w:r>
      <w:r w:rsidR="00AC48CE" w:rsidRPr="00CF16A5">
        <w:rPr>
          <w:rFonts w:cs="Times New Roman"/>
          <w:noProof/>
          <w:szCs w:val="24"/>
        </w:rPr>
        <w:t>(Pradiningtyas &amp; Lukiastuti, 2019)</w:t>
      </w:r>
      <w:r w:rsidR="00AC48CE" w:rsidRPr="00CF16A5">
        <w:rPr>
          <w:rFonts w:cs="Times New Roman"/>
          <w:szCs w:val="24"/>
        </w:rPr>
        <w:fldChar w:fldCharType="end"/>
      </w:r>
      <w:r w:rsidR="00AC48CE" w:rsidRPr="00CF16A5">
        <w:rPr>
          <w:rFonts w:cs="Times New Roman"/>
          <w:szCs w:val="24"/>
        </w:rPr>
        <w:t>.</w:t>
      </w:r>
    </w:p>
    <w:p w14:paraId="6ACA8559" w14:textId="23CB21D8" w:rsidR="00250876" w:rsidRPr="00CF16A5" w:rsidRDefault="00FB3095" w:rsidP="00CF16A5">
      <w:pPr>
        <w:spacing w:after="0"/>
        <w:ind w:left="567" w:firstLine="567"/>
        <w:rPr>
          <w:rFonts w:cs="Times New Roman"/>
          <w:szCs w:val="24"/>
        </w:rPr>
      </w:pPr>
      <w:r w:rsidRPr="00CF16A5">
        <w:rPr>
          <w:rFonts w:cs="Times New Roman"/>
          <w:szCs w:val="24"/>
        </w:rPr>
        <w:t xml:space="preserve">Seorang individu dengan tingkat pengetahuan keuangan yang tinggi mungkin tidak selalu memiliki persepsi diri yang positif tentang tingkat </w:t>
      </w:r>
      <w:r w:rsidRPr="00CF16A5">
        <w:rPr>
          <w:rFonts w:cs="Times New Roman"/>
          <w:szCs w:val="24"/>
        </w:rPr>
        <w:lastRenderedPageBreak/>
        <w:t>pengetahuannya mengenai pengelolaan keuangan mereka. Namun dilain sisi</w:t>
      </w:r>
      <w:r w:rsidR="00753257">
        <w:rPr>
          <w:rFonts w:cs="Times New Roman"/>
          <w:szCs w:val="24"/>
        </w:rPr>
        <w:t xml:space="preserve">, </w:t>
      </w:r>
      <w:r w:rsidRPr="00CF16A5">
        <w:rPr>
          <w:rFonts w:cs="Times New Roman"/>
          <w:szCs w:val="24"/>
        </w:rPr>
        <w:t xml:space="preserve">dengan adanya pengetahuan keuangan dapat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 </w:t>
      </w:r>
      <w:r w:rsidRPr="00CF16A5">
        <w:rPr>
          <w:rFonts w:cs="Times New Roman"/>
          <w:szCs w:val="24"/>
        </w:rPr>
        <w:fldChar w:fldCharType="begin" w:fldLock="1"/>
      </w:r>
      <w:r w:rsidR="007534F1"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007534F1" w:rsidRPr="00CF16A5">
        <w:rPr>
          <w:rFonts w:cs="Times New Roman"/>
          <w:szCs w:val="24"/>
        </w:rPr>
        <w:t>.</w:t>
      </w:r>
    </w:p>
    <w:p w14:paraId="351F4AA2" w14:textId="3197C21F" w:rsidR="003E0E88" w:rsidRPr="00CF16A5" w:rsidRDefault="003E0E88"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Perilaku Keuangan (</w:t>
      </w:r>
      <w:r w:rsidRPr="00CF16A5">
        <w:rPr>
          <w:rFonts w:ascii="Times New Roman" w:hAnsi="Times New Roman" w:cs="Times New Roman"/>
          <w:b/>
          <w:bCs/>
          <w:i/>
          <w:iCs/>
          <w:color w:val="auto"/>
        </w:rPr>
        <w:t>Financial Behavior</w:t>
      </w:r>
      <w:r w:rsidRPr="00CF16A5">
        <w:rPr>
          <w:rFonts w:ascii="Times New Roman" w:hAnsi="Times New Roman" w:cs="Times New Roman"/>
          <w:b/>
          <w:bCs/>
          <w:color w:val="auto"/>
        </w:rPr>
        <w:t>)</w:t>
      </w:r>
    </w:p>
    <w:p w14:paraId="5B943A5B" w14:textId="0358C852" w:rsidR="00B46CF5" w:rsidRPr="00CF16A5" w:rsidRDefault="00914D01" w:rsidP="00CF16A5">
      <w:pPr>
        <w:spacing w:after="0"/>
        <w:ind w:left="567" w:firstLine="567"/>
        <w:rPr>
          <w:rFonts w:cs="Times New Roman"/>
          <w:szCs w:val="24"/>
        </w:rPr>
      </w:pPr>
      <w:r w:rsidRPr="00CF16A5">
        <w:rPr>
          <w:rFonts w:cs="Times New Roman"/>
          <w:szCs w:val="24"/>
        </w:rPr>
        <w:t xml:space="preserve">Menurut </w:t>
      </w:r>
      <w:r w:rsidRPr="00CF16A5">
        <w:rPr>
          <w:rFonts w:cs="Times New Roman"/>
          <w:szCs w:val="24"/>
        </w:rPr>
        <w:fldChar w:fldCharType="begin" w:fldLock="1"/>
      </w:r>
      <w:r w:rsidR="00E73379" w:rsidRPr="00CF16A5">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Tang &amp; Baker (2016)</w:t>
      </w:r>
      <w:r w:rsidRPr="00CF16A5">
        <w:rPr>
          <w:rFonts w:cs="Times New Roman"/>
          <w:szCs w:val="24"/>
        </w:rPr>
        <w:fldChar w:fldCharType="end"/>
      </w:r>
      <w:r w:rsidR="00E24AE9" w:rsidRPr="00CF16A5">
        <w:rPr>
          <w:rFonts w:cs="Times New Roman"/>
          <w:szCs w:val="24"/>
        </w:rPr>
        <w:t>,</w:t>
      </w:r>
      <w:r w:rsidRPr="00CF16A5">
        <w:rPr>
          <w:rFonts w:cs="Times New Roman"/>
          <w:szCs w:val="24"/>
        </w:rPr>
        <w:t xml:space="preserve"> memiliki evaluasi positif terhadap diri sendiri mungkin juga penting bagi individu untuk memulai dan bertahan dengan proses manajemen keuangan yang menakutkan. Memiliki pengetahuan keuangan memang penting tapi tidak mencukupi untuk menghasilkan perilaku keuangan yang baik.</w:t>
      </w:r>
      <w:r w:rsidR="007534F1" w:rsidRPr="00CF16A5">
        <w:rPr>
          <w:rFonts w:cs="Times New Roman"/>
          <w:szCs w:val="24"/>
        </w:rPr>
        <w:t xml:space="preserve"> </w:t>
      </w:r>
      <w:r w:rsidR="00FA4326" w:rsidRPr="00CF16A5">
        <w:rPr>
          <w:rFonts w:cs="Times New Roman"/>
          <w:szCs w:val="24"/>
        </w:rPr>
        <w:t xml:space="preserve">Dalam bukunya, </w:t>
      </w:r>
      <w:r w:rsidR="00FA4326" w:rsidRPr="00CF16A5">
        <w:rPr>
          <w:rFonts w:cs="Times New Roman"/>
          <w:szCs w:val="24"/>
        </w:rPr>
        <w:fldChar w:fldCharType="begin" w:fldLock="1"/>
      </w:r>
      <w:r w:rsidR="004876DA" w:rsidRPr="00CF16A5">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00FA4326" w:rsidRPr="00CF16A5">
        <w:rPr>
          <w:rFonts w:cs="Times New Roman"/>
          <w:szCs w:val="24"/>
        </w:rPr>
        <w:fldChar w:fldCharType="separate"/>
      </w:r>
      <w:r w:rsidR="00FA4326" w:rsidRPr="00CF16A5">
        <w:rPr>
          <w:rFonts w:cs="Times New Roman"/>
          <w:noProof/>
          <w:szCs w:val="24"/>
        </w:rPr>
        <w:t>Baker et al. (2017)</w:t>
      </w:r>
      <w:r w:rsidR="00FA4326" w:rsidRPr="00CF16A5">
        <w:rPr>
          <w:rFonts w:cs="Times New Roman"/>
          <w:szCs w:val="24"/>
        </w:rPr>
        <w:fldChar w:fldCharType="end"/>
      </w:r>
      <w:r w:rsidR="00FA4326" w:rsidRPr="00CF16A5">
        <w:rPr>
          <w:rFonts w:cs="Times New Roman"/>
          <w:szCs w:val="24"/>
        </w:rPr>
        <w:t xml:space="preserve"> menuliskan adanya hubungan antara perilaku dan emosional yang mempengaruhi berbagai pengambilan keputusan mengenai keuangan, layanan, produk, dan pasar</w:t>
      </w:r>
      <w:r w:rsidR="0014564E" w:rsidRPr="00CF16A5">
        <w:rPr>
          <w:rFonts w:cs="Times New Roman"/>
          <w:szCs w:val="24"/>
        </w:rPr>
        <w:t>.</w:t>
      </w:r>
    </w:p>
    <w:p w14:paraId="25FEE65F" w14:textId="4E6FEC81" w:rsidR="00914D01" w:rsidRPr="00CF16A5" w:rsidRDefault="007534F1" w:rsidP="00CF16A5">
      <w:pPr>
        <w:spacing w:after="0"/>
        <w:ind w:left="567" w:firstLine="567"/>
        <w:rPr>
          <w:rFonts w:cs="Times New Roman"/>
          <w:szCs w:val="24"/>
        </w:rPr>
      </w:pPr>
      <w:r w:rsidRPr="00CF16A5">
        <w:rPr>
          <w:rFonts w:cs="Times New Roman"/>
          <w:szCs w:val="24"/>
        </w:rPr>
        <w:fldChar w:fldCharType="begin" w:fldLock="1"/>
      </w:r>
      <w:r w:rsidR="00B85D06"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Pr="00CF16A5">
        <w:rPr>
          <w:rFonts w:cs="Times New Roman"/>
          <w:szCs w:val="24"/>
        </w:rPr>
        <w:t xml:space="preserve"> telah mengakui seberapa baik untuk secara efektif memprediksi proses keuangan dan ekonomi tergantung pada bagaimana kita dapat memahami sikap dan perilaku masyarakat terhadap keuangan, serta karakteristik berbagai kelompok sosial yang berbagi pandangan dan perilaku yang sama.</w:t>
      </w:r>
    </w:p>
    <w:p w14:paraId="707CEA8F" w14:textId="0C83F1DB" w:rsidR="003E0E88" w:rsidRPr="00CF16A5" w:rsidRDefault="003E0E88"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Sikap Keuangan (</w:t>
      </w:r>
      <w:r w:rsidRPr="00CF16A5">
        <w:rPr>
          <w:rFonts w:ascii="Times New Roman" w:hAnsi="Times New Roman" w:cs="Times New Roman"/>
          <w:b/>
          <w:bCs/>
          <w:i/>
          <w:iCs/>
          <w:color w:val="auto"/>
        </w:rPr>
        <w:t>Financial Attitude</w:t>
      </w:r>
      <w:r w:rsidRPr="00CF16A5">
        <w:rPr>
          <w:rFonts w:ascii="Times New Roman" w:hAnsi="Times New Roman" w:cs="Times New Roman"/>
          <w:b/>
          <w:bCs/>
          <w:color w:val="auto"/>
        </w:rPr>
        <w:t>)</w:t>
      </w:r>
    </w:p>
    <w:p w14:paraId="2FC01DB3" w14:textId="28A1C41C" w:rsidR="00B85D06" w:rsidRPr="00CF16A5" w:rsidRDefault="00E73379" w:rsidP="00CF16A5">
      <w:pPr>
        <w:spacing w:after="0"/>
        <w:ind w:left="576" w:firstLine="558"/>
        <w:rPr>
          <w:rFonts w:cs="Times New Roman"/>
          <w:szCs w:val="24"/>
        </w:rPr>
      </w:pPr>
      <w:r w:rsidRPr="00CF16A5">
        <w:rPr>
          <w:rFonts w:cs="Times New Roman"/>
          <w:szCs w:val="24"/>
        </w:rPr>
        <w:t xml:space="preserve">Sikap keuangan (FA) didefinisikan sebagai aplikasi prinsip-prinsip keuangan untuk menciptakan dan memelihara nilai melalui pembuatan keputusan dan pengelolaan sumber daya sebaik-baiknya </w:t>
      </w:r>
      <w:r w:rsidRPr="00CF16A5">
        <w:rPr>
          <w:rFonts w:cs="Times New Roman"/>
          <w:szCs w:val="24"/>
        </w:rPr>
        <w:fldChar w:fldCharType="begin" w:fldLock="1"/>
      </w:r>
      <w:r w:rsidRPr="00CF16A5">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w:t>
      </w:r>
      <w:r w:rsidR="00B85D06" w:rsidRPr="00CF16A5">
        <w:rPr>
          <w:rFonts w:cs="Times New Roman"/>
          <w:szCs w:val="24"/>
        </w:rPr>
        <w:t xml:space="preserve"> </w:t>
      </w:r>
      <w:r w:rsidR="00644045" w:rsidRPr="00CF16A5">
        <w:rPr>
          <w:rFonts w:cs="Times New Roman"/>
          <w:szCs w:val="24"/>
        </w:rPr>
        <w:t xml:space="preserve">Sikap keuangan adalah kecenderungan psikologis yang diekspresikan ketika mengevaluasi praktik manajemen keuangan yang direkomendasikan dengan beberapa tingkatan kesepakatan dan ketidaksepakatan </w:t>
      </w:r>
      <w:r w:rsidR="00B85D06" w:rsidRPr="00CF16A5">
        <w:rPr>
          <w:rFonts w:cs="Times New Roman"/>
          <w:szCs w:val="24"/>
        </w:rPr>
        <w:fldChar w:fldCharType="begin" w:fldLock="1"/>
      </w:r>
      <w:r w:rsidR="00AC48CE"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B85D06" w:rsidRPr="00CF16A5">
        <w:rPr>
          <w:rFonts w:cs="Times New Roman"/>
          <w:szCs w:val="24"/>
        </w:rPr>
        <w:fldChar w:fldCharType="separate"/>
      </w:r>
      <w:r w:rsidR="00B85D06" w:rsidRPr="00CF16A5">
        <w:rPr>
          <w:rFonts w:cs="Times New Roman"/>
          <w:noProof/>
          <w:szCs w:val="24"/>
        </w:rPr>
        <w:t>(Pradiningtyas &amp; Lukiastuti, 2019)</w:t>
      </w:r>
      <w:r w:rsidR="00B85D06" w:rsidRPr="00CF16A5">
        <w:rPr>
          <w:rFonts w:cs="Times New Roman"/>
          <w:szCs w:val="24"/>
        </w:rPr>
        <w:fldChar w:fldCharType="end"/>
      </w:r>
      <w:r w:rsidR="00B85D06" w:rsidRPr="00CF16A5">
        <w:rPr>
          <w:rFonts w:cs="Times New Roman"/>
          <w:szCs w:val="24"/>
        </w:rPr>
        <w:t xml:space="preserve">. </w:t>
      </w:r>
      <w:r w:rsidR="00644045" w:rsidRPr="00CF16A5">
        <w:rPr>
          <w:rFonts w:cs="Times New Roman"/>
          <w:szCs w:val="24"/>
        </w:rPr>
        <w:t>Sikap terhadap uang merupakan bentuk persepsi dari individu mengenai uang berdasarkan pengalaman dan keadaan yang pernah dialami dalam hidupnya.</w:t>
      </w:r>
    </w:p>
    <w:p w14:paraId="0DA74B8B" w14:textId="02E5F78F" w:rsidR="00E73379" w:rsidRPr="00CF16A5" w:rsidRDefault="00E73379" w:rsidP="00CF16A5">
      <w:pPr>
        <w:spacing w:after="0"/>
        <w:ind w:left="576" w:firstLine="558"/>
        <w:rPr>
          <w:rFonts w:cs="Times New Roman"/>
          <w:szCs w:val="24"/>
        </w:rPr>
      </w:pPr>
      <w:r w:rsidRPr="00CF16A5">
        <w:rPr>
          <w:rFonts w:cs="Times New Roman"/>
          <w:szCs w:val="24"/>
        </w:rPr>
        <w:fldChar w:fldCharType="begin" w:fldLock="1"/>
      </w:r>
      <w:r w:rsidR="00D75D12" w:rsidRPr="00CF16A5">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 xml:space="preserve"> mengatakan seseorang yang paham dengan kondisi keuangannya</w:t>
      </w:r>
      <w:r w:rsidR="002F6CD9" w:rsidRPr="00CF16A5">
        <w:rPr>
          <w:rFonts w:cs="Times New Roman"/>
          <w:szCs w:val="24"/>
        </w:rPr>
        <w:t xml:space="preserve"> dan </w:t>
      </w:r>
      <w:r w:rsidRPr="00CF16A5">
        <w:rPr>
          <w:rFonts w:cs="Times New Roman"/>
          <w:szCs w:val="24"/>
        </w:rPr>
        <w:t>mampu menyikapi uang yang dimilikinya menunjukan bahwa seseorang tersebut mempunyai sikap keuangan yang baik maka dengan pengelolaan keuangan yang baik nantinya tidak akan terjebak pada sikap yang berlebihan.</w:t>
      </w:r>
      <w:r w:rsidR="002F6CD9" w:rsidRPr="00CF16A5">
        <w:rPr>
          <w:rFonts w:cs="Times New Roman"/>
          <w:szCs w:val="24"/>
        </w:rPr>
        <w:t xml:space="preserve"> Memahami aspek kepribadian dalam mengelola keuangan </w:t>
      </w:r>
      <w:r w:rsidR="002F6CD9" w:rsidRPr="00CF16A5">
        <w:rPr>
          <w:rFonts w:cs="Times New Roman"/>
          <w:szCs w:val="24"/>
        </w:rPr>
        <w:lastRenderedPageBreak/>
        <w:t xml:space="preserve">dibutuhkan untuk sukses mengelola keuangan karena setiap tipe kepribadian berbeda dalam cara mengelola keuangannya </w:t>
      </w:r>
      <w:r w:rsidR="002F6CD9" w:rsidRPr="00CF16A5">
        <w:rPr>
          <w:rFonts w:cs="Times New Roman"/>
          <w:szCs w:val="24"/>
        </w:rPr>
        <w:fldChar w:fldCharType="begin" w:fldLock="1"/>
      </w:r>
      <w:r w:rsidR="00FA4326" w:rsidRPr="00CF16A5">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002F6CD9" w:rsidRPr="00CF16A5">
        <w:rPr>
          <w:rFonts w:cs="Times New Roman"/>
          <w:szCs w:val="24"/>
        </w:rPr>
        <w:fldChar w:fldCharType="separate"/>
      </w:r>
      <w:r w:rsidR="002F6CD9" w:rsidRPr="00CF16A5">
        <w:rPr>
          <w:rFonts w:cs="Times New Roman"/>
          <w:noProof/>
          <w:szCs w:val="24"/>
        </w:rPr>
        <w:t>(Humaira &amp; Sagoro, 2018)</w:t>
      </w:r>
      <w:r w:rsidR="002F6CD9" w:rsidRPr="00CF16A5">
        <w:rPr>
          <w:rFonts w:cs="Times New Roman"/>
          <w:szCs w:val="24"/>
        </w:rPr>
        <w:fldChar w:fldCharType="end"/>
      </w:r>
      <w:r w:rsidR="002F6CD9" w:rsidRPr="00CF16A5">
        <w:rPr>
          <w:rFonts w:cs="Times New Roman"/>
          <w:szCs w:val="24"/>
        </w:rPr>
        <w:t>.</w:t>
      </w:r>
    </w:p>
    <w:p w14:paraId="3CE21B67" w14:textId="6609DE92" w:rsidR="00E73379" w:rsidRPr="00CF16A5" w:rsidRDefault="00E73379" w:rsidP="00CF16A5">
      <w:pPr>
        <w:spacing w:after="0"/>
        <w:ind w:left="567" w:firstLine="567"/>
        <w:rPr>
          <w:rFonts w:cs="Times New Roman"/>
          <w:szCs w:val="24"/>
        </w:rPr>
      </w:pPr>
    </w:p>
    <w:p w14:paraId="02BE0875" w14:textId="3E04D49E" w:rsidR="00F138E6" w:rsidRPr="00CF16A5" w:rsidRDefault="00424B0D" w:rsidP="00CF16A5">
      <w:pPr>
        <w:pStyle w:val="Heading2"/>
        <w:numPr>
          <w:ilvl w:val="1"/>
          <w:numId w:val="1"/>
        </w:numPr>
        <w:spacing w:before="0"/>
        <w:rPr>
          <w:rFonts w:cs="Times New Roman"/>
          <w:szCs w:val="24"/>
        </w:rPr>
      </w:pPr>
      <w:r w:rsidRPr="00CF16A5">
        <w:rPr>
          <w:rFonts w:cs="Times New Roman"/>
          <w:szCs w:val="24"/>
        </w:rPr>
        <w:t>Inklusi Keuangan</w:t>
      </w:r>
      <w:r w:rsidR="000D69A4" w:rsidRPr="00CF16A5">
        <w:rPr>
          <w:rFonts w:cs="Times New Roman"/>
          <w:szCs w:val="24"/>
        </w:rPr>
        <w:t xml:space="preserve"> (</w:t>
      </w:r>
      <w:r w:rsidR="000D69A4" w:rsidRPr="00CF16A5">
        <w:rPr>
          <w:rFonts w:cs="Times New Roman"/>
          <w:i/>
          <w:iCs/>
          <w:szCs w:val="24"/>
        </w:rPr>
        <w:t>Financial Inclusion)</w:t>
      </w:r>
    </w:p>
    <w:p w14:paraId="4A1C75EE" w14:textId="3E1B50F4" w:rsidR="00243E40" w:rsidRPr="00CF16A5" w:rsidRDefault="00243E40" w:rsidP="00CF16A5">
      <w:pPr>
        <w:spacing w:after="0"/>
        <w:ind w:firstLine="567"/>
        <w:rPr>
          <w:rFonts w:cs="Times New Roman"/>
          <w:szCs w:val="24"/>
          <w:shd w:val="clear" w:color="auto" w:fill="FFFFFF"/>
        </w:rPr>
      </w:pPr>
      <w:r w:rsidRPr="00CF16A5">
        <w:rPr>
          <w:rFonts w:cs="Times New Roman"/>
          <w:szCs w:val="24"/>
          <w:shd w:val="clear" w:color="auto" w:fill="FFFFFF"/>
        </w:rPr>
        <w:t>Inklusi keuangan</w:t>
      </w:r>
      <w:r w:rsidR="000D69A4" w:rsidRPr="00CF16A5">
        <w:rPr>
          <w:rFonts w:cs="Times New Roman"/>
          <w:szCs w:val="24"/>
          <w:shd w:val="clear" w:color="auto" w:fill="FFFFFF"/>
        </w:rPr>
        <w:t xml:space="preserve"> (FI)</w:t>
      </w:r>
      <w:r w:rsidRPr="00CF16A5">
        <w:rPr>
          <w:rFonts w:cs="Times New Roman"/>
          <w:szCs w:val="24"/>
          <w:shd w:val="clear" w:color="auto" w:fill="FFFFFF"/>
        </w:rPr>
        <w:t xml:space="preserve"> adalah </w:t>
      </w:r>
      <w:r w:rsidRPr="00CF16A5">
        <w:rPr>
          <w:rFonts w:cs="Times New Roman"/>
          <w:szCs w:val="24"/>
        </w:rPr>
        <w:t xml:space="preserve">kondisi ketika setiap anggota masyarakat mempunyai akses terhadap berbagai layanan keuangan formal yang berkualitas secara tepat waktu, lancar, dan aman dengan biaya terjangkau sesuai dengan kebutuhan dan kemampuan dalam rangka meningkatkan kesejahteraan masyarakat </w:t>
      </w:r>
      <w:r w:rsidRPr="00CF16A5">
        <w:rPr>
          <w:rFonts w:cs="Times New Roman"/>
          <w:szCs w:val="24"/>
        </w:rPr>
        <w:fldChar w:fldCharType="begin" w:fldLock="1"/>
      </w:r>
      <w:r w:rsidR="00E83738" w:rsidRPr="00CF16A5">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CF16A5">
        <w:rPr>
          <w:rFonts w:cs="Times New Roman"/>
          <w:szCs w:val="24"/>
        </w:rPr>
        <w:fldChar w:fldCharType="separate"/>
      </w:r>
      <w:r w:rsidR="00E83738" w:rsidRPr="00CF16A5">
        <w:rPr>
          <w:rFonts w:cs="Times New Roman"/>
          <w:noProof/>
          <w:szCs w:val="24"/>
        </w:rPr>
        <w:t>(Kemenkeu, 2016a)</w:t>
      </w:r>
      <w:r w:rsidRPr="00CF16A5">
        <w:rPr>
          <w:rFonts w:cs="Times New Roman"/>
          <w:szCs w:val="24"/>
        </w:rPr>
        <w:fldChar w:fldCharType="end"/>
      </w:r>
      <w:r w:rsidRPr="00CF16A5">
        <w:rPr>
          <w:rFonts w:cs="Times New Roman"/>
          <w:szCs w:val="24"/>
        </w:rPr>
        <w:t>.</w:t>
      </w:r>
      <w:r w:rsidR="00B92F5E" w:rsidRPr="00CF16A5">
        <w:rPr>
          <w:rFonts w:cs="Times New Roman"/>
          <w:szCs w:val="24"/>
        </w:rPr>
        <w:t xml:space="preserve"> Dengan adanya peningkatan pada inklusi keuangan, </w:t>
      </w:r>
      <w:r w:rsidR="00B92F5E" w:rsidRPr="00CF16A5">
        <w:rPr>
          <w:rFonts w:cs="Times New Roman"/>
          <w:szCs w:val="24"/>
        </w:rPr>
        <w:fldChar w:fldCharType="begin" w:fldLock="1"/>
      </w:r>
      <w:r w:rsidR="00E83738" w:rsidRPr="00CF16A5">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B92F5E" w:rsidRPr="00CF16A5">
        <w:rPr>
          <w:rFonts w:cs="Times New Roman"/>
          <w:szCs w:val="24"/>
        </w:rPr>
        <w:fldChar w:fldCharType="separate"/>
      </w:r>
      <w:r w:rsidR="00B92F5E" w:rsidRPr="00CF16A5">
        <w:rPr>
          <w:rFonts w:cs="Times New Roman"/>
          <w:noProof/>
          <w:szCs w:val="24"/>
        </w:rPr>
        <w:t>Kitakogelu (2018)</w:t>
      </w:r>
      <w:r w:rsidR="00B92F5E" w:rsidRPr="00CF16A5">
        <w:rPr>
          <w:rFonts w:cs="Times New Roman"/>
          <w:szCs w:val="24"/>
        </w:rPr>
        <w:fldChar w:fldCharType="end"/>
      </w:r>
      <w:r w:rsidR="00B92F5E" w:rsidRPr="00CF16A5">
        <w:rPr>
          <w:rFonts w:cs="Times New Roman"/>
          <w:szCs w:val="24"/>
        </w:rPr>
        <w:t xml:space="preserve"> mengatakan individu yang sebelumnya dikecualikan secara finansial akan dapat berinvestasi dalam pendidikan, menabung, dan meluncurkan bisnis, dan hal ini dapat berpengaruh pada pengurangan kemiskinan dan pertumbuhan ekonomi.</w:t>
      </w:r>
    </w:p>
    <w:p w14:paraId="3ED29736" w14:textId="328AF7BA" w:rsidR="00F138E6" w:rsidRPr="00CF16A5" w:rsidRDefault="00B33F00" w:rsidP="00CF16A5">
      <w:pPr>
        <w:spacing w:after="0"/>
        <w:ind w:firstLine="567"/>
        <w:rPr>
          <w:rFonts w:cs="Times New Roman"/>
          <w:szCs w:val="24"/>
        </w:rPr>
      </w:pPr>
      <w:r w:rsidRPr="00CF16A5">
        <w:rPr>
          <w:rFonts w:cs="Times New Roman"/>
          <w:szCs w:val="24"/>
          <w:shd w:val="clear" w:color="auto" w:fill="FFFFFF"/>
        </w:rPr>
        <w:fldChar w:fldCharType="begin" w:fldLock="1"/>
      </w:r>
      <w:r w:rsidR="00C22F04" w:rsidRPr="00CF16A5">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CF16A5">
        <w:rPr>
          <w:rFonts w:cs="Times New Roman"/>
          <w:szCs w:val="24"/>
          <w:shd w:val="clear" w:color="auto" w:fill="FFFFFF"/>
        </w:rPr>
        <w:fldChar w:fldCharType="separate"/>
      </w:r>
      <w:r w:rsidRPr="00CF16A5">
        <w:rPr>
          <w:rFonts w:cs="Times New Roman"/>
          <w:noProof/>
          <w:szCs w:val="24"/>
          <w:shd w:val="clear" w:color="auto" w:fill="FFFFFF"/>
        </w:rPr>
        <w:t>Hartati &amp; Azwar (2017)</w:t>
      </w:r>
      <w:r w:rsidRPr="00CF16A5">
        <w:rPr>
          <w:rFonts w:cs="Times New Roman"/>
          <w:szCs w:val="24"/>
          <w:shd w:val="clear" w:color="auto" w:fill="FFFFFF"/>
        </w:rPr>
        <w:fldChar w:fldCharType="end"/>
      </w:r>
      <w:r w:rsidRPr="00CF16A5">
        <w:rPr>
          <w:rFonts w:cs="Times New Roman"/>
          <w:szCs w:val="24"/>
          <w:shd w:val="clear" w:color="auto" w:fill="FFFFFF"/>
        </w:rPr>
        <w:t xml:space="preserve"> mengatakan </w:t>
      </w:r>
      <w:r w:rsidRPr="00CF16A5">
        <w:rPr>
          <w:rFonts w:cs="Times New Roman"/>
          <w:szCs w:val="24"/>
        </w:rPr>
        <w:t xml:space="preserve">seberapa besar kesempatan masyarakat untuk dapat mengakses dan menggunakan jasa keuangan, mencerminkan tingkat keuangan inklusif dalam ekonomi tersebut. </w:t>
      </w:r>
      <w:r w:rsidR="00C22F04" w:rsidRPr="00CF16A5">
        <w:rPr>
          <w:rFonts w:cs="Times New Roman"/>
          <w:szCs w:val="24"/>
          <w:shd w:val="clear" w:color="auto" w:fill="FFFFFF"/>
        </w:rPr>
        <w:t xml:space="preserve">Indeks </w:t>
      </w:r>
      <w:r w:rsidR="00F138E6" w:rsidRPr="00CF16A5">
        <w:rPr>
          <w:rFonts w:cs="Times New Roman"/>
          <w:szCs w:val="24"/>
          <w:shd w:val="clear" w:color="auto" w:fill="FFFFFF"/>
        </w:rPr>
        <w:t>Keuangan Inklusif (IKI) adalah salah satu cara alternatif untuk pengukuran keuangan inklusif yang menggunakan data makro</w:t>
      </w:r>
      <w:r w:rsidR="001D2575">
        <w:rPr>
          <w:rFonts w:cs="Times New Roman"/>
          <w:szCs w:val="24"/>
          <w:shd w:val="clear" w:color="auto" w:fill="FFFFFF"/>
        </w:rPr>
        <w:t xml:space="preserve"> </w:t>
      </w:r>
      <w:r w:rsidR="00F138E6" w:rsidRPr="00CF16A5">
        <w:rPr>
          <w:rFonts w:cs="Times New Roman"/>
          <w:szCs w:val="24"/>
          <w:shd w:val="clear" w:color="auto" w:fill="FFFFFF"/>
        </w:rPr>
        <w:t>ekonomi, terutama pada jangkauan layanan sektor perbankan</w:t>
      </w:r>
      <w:r w:rsidR="007D682F" w:rsidRPr="00CF16A5">
        <w:rPr>
          <w:rFonts w:cs="Times New Roman"/>
          <w:szCs w:val="24"/>
          <w:shd w:val="clear" w:color="auto" w:fill="FFFFFF"/>
        </w:rPr>
        <w:t xml:space="preserve">. </w:t>
      </w:r>
      <w:commentRangeStart w:id="6"/>
      <w:r w:rsidR="007D682F" w:rsidRPr="00CF16A5">
        <w:rPr>
          <w:rFonts w:cs="Times New Roman"/>
          <w:szCs w:val="24"/>
          <w:shd w:val="clear" w:color="auto" w:fill="FFFFFF"/>
        </w:rPr>
        <w:t>IKI terdiri dari tiga variabel utama</w:t>
      </w:r>
      <w:r w:rsidR="001D2575">
        <w:rPr>
          <w:rFonts w:cs="Times New Roman"/>
          <w:szCs w:val="24"/>
          <w:shd w:val="clear" w:color="auto" w:fill="FFFFFF"/>
        </w:rPr>
        <w:t>,</w:t>
      </w:r>
      <w:r w:rsidR="007D682F" w:rsidRPr="00CF16A5">
        <w:rPr>
          <w:rFonts w:cs="Times New Roman"/>
          <w:szCs w:val="24"/>
          <w:shd w:val="clear" w:color="auto" w:fill="FFFFFF"/>
        </w:rPr>
        <w:t xml:space="preserve"> yaitu akses (</w:t>
      </w:r>
      <w:r w:rsidR="007D682F" w:rsidRPr="00CF16A5">
        <w:rPr>
          <w:rFonts w:cs="Times New Roman"/>
          <w:i/>
          <w:iCs/>
          <w:szCs w:val="24"/>
          <w:shd w:val="clear" w:color="auto" w:fill="FFFFFF"/>
        </w:rPr>
        <w:t>access</w:t>
      </w:r>
      <w:r w:rsidR="007D682F" w:rsidRPr="00CF16A5">
        <w:rPr>
          <w:rFonts w:cs="Times New Roman"/>
          <w:szCs w:val="24"/>
          <w:shd w:val="clear" w:color="auto" w:fill="FFFFFF"/>
        </w:rPr>
        <w:t>), penggunaan (</w:t>
      </w:r>
      <w:r w:rsidR="007D682F" w:rsidRPr="00CF16A5">
        <w:rPr>
          <w:rFonts w:cs="Times New Roman"/>
          <w:i/>
          <w:iCs/>
          <w:szCs w:val="24"/>
          <w:shd w:val="clear" w:color="auto" w:fill="FFFFFF"/>
        </w:rPr>
        <w:t>usage</w:t>
      </w:r>
      <w:r w:rsidR="007D682F" w:rsidRPr="00CF16A5">
        <w:rPr>
          <w:rFonts w:cs="Times New Roman"/>
          <w:szCs w:val="24"/>
          <w:shd w:val="clear" w:color="auto" w:fill="FFFFFF"/>
        </w:rPr>
        <w:t>) dan kualitas (</w:t>
      </w:r>
      <w:r w:rsidR="007D682F" w:rsidRPr="00CF16A5">
        <w:rPr>
          <w:rFonts w:cs="Times New Roman"/>
          <w:i/>
          <w:iCs/>
          <w:szCs w:val="24"/>
          <w:shd w:val="clear" w:color="auto" w:fill="FFFFFF"/>
        </w:rPr>
        <w:t>quality</w:t>
      </w:r>
      <w:commentRangeEnd w:id="6"/>
      <w:r w:rsidR="007D682F" w:rsidRPr="00CF16A5">
        <w:rPr>
          <w:rFonts w:cs="Times New Roman"/>
          <w:szCs w:val="24"/>
          <w:shd w:val="clear" w:color="auto" w:fill="FFFFFF"/>
        </w:rPr>
        <w:t xml:space="preserve">) </w:t>
      </w:r>
      <w:r w:rsidR="007D682F" w:rsidRPr="00CF16A5">
        <w:rPr>
          <w:rStyle w:val="CommentReference"/>
          <w:rFonts w:cs="Times New Roman"/>
          <w:sz w:val="24"/>
          <w:szCs w:val="24"/>
        </w:rPr>
        <w:commentReference w:id="6"/>
      </w:r>
      <w:r w:rsidR="00E24AE9" w:rsidRPr="00CF16A5">
        <w:rPr>
          <w:rFonts w:cs="Times New Roman"/>
          <w:szCs w:val="24"/>
          <w:shd w:val="clear" w:color="auto" w:fill="FFFFFF"/>
        </w:rPr>
        <w:fldChar w:fldCharType="begin" w:fldLock="1"/>
      </w:r>
      <w:r w:rsidR="00E24AE9" w:rsidRPr="00CF16A5">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00E24AE9" w:rsidRPr="00CF16A5">
        <w:rPr>
          <w:rFonts w:cs="Times New Roman"/>
          <w:szCs w:val="24"/>
          <w:shd w:val="clear" w:color="auto" w:fill="FFFFFF"/>
        </w:rPr>
        <w:fldChar w:fldCharType="separate"/>
      </w:r>
      <w:r w:rsidR="00E24AE9" w:rsidRPr="00CF16A5">
        <w:rPr>
          <w:rFonts w:cs="Times New Roman"/>
          <w:noProof/>
          <w:szCs w:val="24"/>
          <w:shd w:val="clear" w:color="auto" w:fill="FFFFFF"/>
        </w:rPr>
        <w:t>(Bank Indonesia, 2013)</w:t>
      </w:r>
      <w:r w:rsidR="00E24AE9" w:rsidRPr="00CF16A5">
        <w:rPr>
          <w:rFonts w:cs="Times New Roman"/>
          <w:szCs w:val="24"/>
          <w:shd w:val="clear" w:color="auto" w:fill="FFFFFF"/>
        </w:rPr>
        <w:fldChar w:fldCharType="end"/>
      </w:r>
      <w:r w:rsidR="00E24AE9" w:rsidRPr="00CF16A5">
        <w:rPr>
          <w:rFonts w:cs="Times New Roman"/>
          <w:szCs w:val="24"/>
          <w:shd w:val="clear" w:color="auto" w:fill="FFFFFF"/>
        </w:rPr>
        <w:t>.</w:t>
      </w:r>
    </w:p>
    <w:p w14:paraId="345B7A91" w14:textId="421BC34E" w:rsidR="00692CF6" w:rsidRPr="00CF16A5" w:rsidRDefault="00D75D12"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 xml:space="preserve">Manfaat dan </w:t>
      </w:r>
      <w:r w:rsidR="00F138E6" w:rsidRPr="00CF16A5">
        <w:rPr>
          <w:rFonts w:ascii="Times New Roman" w:hAnsi="Times New Roman" w:cs="Times New Roman"/>
          <w:b/>
          <w:bCs/>
          <w:color w:val="auto"/>
        </w:rPr>
        <w:t>Indikator Inklusi Keuangan</w:t>
      </w:r>
    </w:p>
    <w:p w14:paraId="3E206BBE" w14:textId="0109662F" w:rsidR="00D75D12" w:rsidRPr="00CF16A5" w:rsidRDefault="00D75D12" w:rsidP="00CF16A5">
      <w:pPr>
        <w:spacing w:after="0"/>
        <w:ind w:left="567" w:firstLine="567"/>
        <w:rPr>
          <w:rFonts w:cs="Times New Roman"/>
          <w:szCs w:val="24"/>
        </w:rPr>
      </w:pPr>
      <w:r w:rsidRPr="00CF16A5">
        <w:rPr>
          <w:rFonts w:cs="Times New Roman"/>
          <w:szCs w:val="24"/>
        </w:rPr>
        <w:t xml:space="preserve">Beberapa alasan seperti </w:t>
      </w:r>
      <w:r w:rsidRPr="00CF16A5">
        <w:rPr>
          <w:rFonts w:cs="Times New Roman"/>
          <w:i/>
          <w:iCs/>
          <w:szCs w:val="24"/>
        </w:rPr>
        <w:t xml:space="preserve">price barrier, information barrier, </w:t>
      </w:r>
      <w:r w:rsidRPr="00CF16A5">
        <w:rPr>
          <w:rFonts w:cs="Times New Roman"/>
          <w:szCs w:val="24"/>
        </w:rPr>
        <w:t xml:space="preserve">dan </w:t>
      </w:r>
      <w:r w:rsidRPr="00CF16A5">
        <w:rPr>
          <w:rFonts w:cs="Times New Roman"/>
          <w:i/>
          <w:iCs/>
          <w:szCs w:val="24"/>
        </w:rPr>
        <w:t xml:space="preserve">channel barrier </w:t>
      </w:r>
      <w:r w:rsidRPr="00CF16A5">
        <w:rPr>
          <w:rFonts w:cs="Times New Roman"/>
          <w:szCs w:val="24"/>
        </w:rPr>
        <w:t xml:space="preserve">dapat menyebabkan masyarakat masuk dalam kategori </w:t>
      </w:r>
      <w:r w:rsidRPr="00CF16A5">
        <w:rPr>
          <w:rFonts w:cs="Times New Roman"/>
          <w:i/>
          <w:iCs/>
          <w:szCs w:val="24"/>
        </w:rPr>
        <w:t xml:space="preserve">unbanked, </w:t>
      </w:r>
      <w:r w:rsidRPr="00CF16A5">
        <w:rPr>
          <w:rFonts w:cs="Times New Roman"/>
          <w:szCs w:val="24"/>
        </w:rPr>
        <w:t xml:space="preserve">maka dibutuhkan manfaat dari inklusi keuangan. Adapun manfaat inklusi keuangan yaitu mengurangi kesenjangan sehingga dapat meningkatkan kesejahteraan masyarakat yang pada akhirnya berujung pada penurunan tingkat kemiskinan, meningkatkan efisiensi ekonomi, mendukung stabilitas sistem keuangan, dan memberikan potensi pasar baru bagi perbankan </w:t>
      </w:r>
      <w:r w:rsidRPr="00CF16A5">
        <w:rPr>
          <w:rFonts w:cs="Times New Roman"/>
          <w:szCs w:val="24"/>
        </w:rPr>
        <w:fldChar w:fldCharType="begin" w:fldLock="1"/>
      </w:r>
      <w:r w:rsidR="00B33F00"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w:t>
      </w:r>
    </w:p>
    <w:p w14:paraId="246917B8" w14:textId="674262F6" w:rsidR="00DF65B4" w:rsidRPr="00CF16A5" w:rsidRDefault="00F138E6" w:rsidP="00CF16A5">
      <w:pPr>
        <w:spacing w:after="0"/>
        <w:ind w:left="567" w:firstLine="567"/>
        <w:rPr>
          <w:rFonts w:eastAsia="Times New Roman" w:cs="Times New Roman"/>
          <w:szCs w:val="24"/>
        </w:rPr>
      </w:pPr>
      <w:r w:rsidRPr="00CF16A5">
        <w:rPr>
          <w:rFonts w:eastAsia="Times New Roman" w:cs="Times New Roman"/>
          <w:szCs w:val="24"/>
        </w:rPr>
        <w:t xml:space="preserve">Menurut </w:t>
      </w:r>
      <w:r w:rsidR="00942A45" w:rsidRPr="00CF16A5">
        <w:rPr>
          <w:rFonts w:eastAsia="Times New Roman" w:cs="Times New Roman"/>
          <w:szCs w:val="24"/>
        </w:rPr>
        <w:fldChar w:fldCharType="begin" w:fldLock="1"/>
      </w:r>
      <w:r w:rsidR="00E83738" w:rsidRPr="00CF16A5">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00942A45" w:rsidRPr="00CF16A5">
        <w:rPr>
          <w:rFonts w:eastAsia="Times New Roman" w:cs="Times New Roman"/>
          <w:szCs w:val="24"/>
        </w:rPr>
        <w:fldChar w:fldCharType="separate"/>
      </w:r>
      <w:r w:rsidR="00942A45" w:rsidRPr="00CF16A5">
        <w:rPr>
          <w:rFonts w:eastAsia="Times New Roman" w:cs="Times New Roman"/>
          <w:noProof/>
          <w:szCs w:val="24"/>
        </w:rPr>
        <w:t>Kemenkeu (2016)</w:t>
      </w:r>
      <w:r w:rsidR="00942A45" w:rsidRPr="00CF16A5">
        <w:rPr>
          <w:rFonts w:eastAsia="Times New Roman" w:cs="Times New Roman"/>
          <w:szCs w:val="24"/>
        </w:rPr>
        <w:fldChar w:fldCharType="end"/>
      </w:r>
      <w:r w:rsidR="00567C8C">
        <w:rPr>
          <w:rFonts w:eastAsia="Times New Roman" w:cs="Times New Roman"/>
          <w:szCs w:val="24"/>
        </w:rPr>
        <w:t>,</w:t>
      </w:r>
      <w:r w:rsidR="00942A45" w:rsidRPr="00CF16A5">
        <w:rPr>
          <w:rFonts w:eastAsia="Times New Roman" w:cs="Times New Roman"/>
          <w:szCs w:val="24"/>
        </w:rPr>
        <w:t xml:space="preserve"> </w:t>
      </w:r>
      <w:r w:rsidRPr="00CF16A5">
        <w:rPr>
          <w:rFonts w:eastAsia="Times New Roman" w:cs="Times New Roman"/>
          <w:szCs w:val="24"/>
        </w:rPr>
        <w:t xml:space="preserve">indikator keuangan inklusif dikelompokkan menjadi tiga jenis dimensi, yaitu </w:t>
      </w:r>
      <w:r w:rsidR="00DF65B4" w:rsidRPr="00CF16A5">
        <w:rPr>
          <w:rFonts w:eastAsia="Times New Roman" w:cs="Times New Roman"/>
          <w:szCs w:val="24"/>
        </w:rPr>
        <w:t xml:space="preserve">pertama </w:t>
      </w:r>
      <w:r w:rsidRPr="00CF16A5">
        <w:rPr>
          <w:rFonts w:eastAsia="Times New Roman" w:cs="Times New Roman"/>
          <w:szCs w:val="24"/>
        </w:rPr>
        <w:t>akses</w:t>
      </w:r>
      <w:r w:rsidR="00DF65B4" w:rsidRPr="00CF16A5">
        <w:rPr>
          <w:rFonts w:eastAsia="Times New Roman" w:cs="Times New Roman"/>
          <w:szCs w:val="24"/>
        </w:rPr>
        <w:t xml:space="preserve"> yang merupakan kemampuan untuk menggunakan layanan keuangan formal dalam hal keterjangkauan secara fisik dan biaya. Indikatornya antara lain:</w:t>
      </w:r>
    </w:p>
    <w:p w14:paraId="2A72B3E1" w14:textId="77777777"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r w:rsidRPr="00CF16A5">
        <w:rPr>
          <w:rFonts w:eastAsia="Times New Roman" w:cs="Times New Roman"/>
          <w:szCs w:val="24"/>
        </w:rPr>
        <w:t>Jumlah kantor layanan keuangan formal per 100.000 (seratus ribu) penduduk dewasa.</w:t>
      </w:r>
    </w:p>
    <w:p w14:paraId="0D6B8673" w14:textId="77777777"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r w:rsidRPr="00CF16A5">
        <w:rPr>
          <w:rFonts w:eastAsia="Times New Roman" w:cs="Times New Roman"/>
          <w:szCs w:val="24"/>
        </w:rPr>
        <w:lastRenderedPageBreak/>
        <w:t xml:space="preserve">Jumlah mesin </w:t>
      </w:r>
      <w:r w:rsidRPr="00567C8C">
        <w:rPr>
          <w:rFonts w:eastAsia="Times New Roman" w:cs="Times New Roman"/>
          <w:i/>
          <w:iCs/>
          <w:szCs w:val="24"/>
        </w:rPr>
        <w:t>ATM/EDC/Mobile POS</w:t>
      </w:r>
      <w:r w:rsidRPr="00CF16A5">
        <w:rPr>
          <w:rFonts w:eastAsia="Times New Roman" w:cs="Times New Roman"/>
          <w:szCs w:val="24"/>
        </w:rPr>
        <w:t xml:space="preserve"> lainnya per 100.000 (seratus ribu) penduduk dewasa.</w:t>
      </w:r>
    </w:p>
    <w:p w14:paraId="21EF5897" w14:textId="33B375F0"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r w:rsidRPr="00CF16A5">
        <w:rPr>
          <w:rFonts w:eastAsia="Times New Roman" w:cs="Times New Roman"/>
          <w:szCs w:val="24"/>
        </w:rPr>
        <w:t>Jumlah agen layanan keuangan per 100.000 (seratus ribu) penduduk dewasa.</w:t>
      </w:r>
    </w:p>
    <w:p w14:paraId="731F154E" w14:textId="77777777" w:rsidR="002F3C93" w:rsidRPr="00CF16A5" w:rsidRDefault="002F3C93" w:rsidP="00CF16A5">
      <w:pPr>
        <w:spacing w:after="0"/>
        <w:ind w:left="567"/>
        <w:rPr>
          <w:rFonts w:eastAsia="Times New Roman" w:cs="Times New Roman"/>
          <w:szCs w:val="24"/>
        </w:rPr>
      </w:pPr>
      <w:r w:rsidRPr="00CF16A5">
        <w:rPr>
          <w:rFonts w:eastAsia="Times New Roman" w:cs="Times New Roman"/>
          <w:szCs w:val="24"/>
        </w:rPr>
        <w:t xml:space="preserve">Kedua </w:t>
      </w:r>
      <w:r w:rsidR="00F138E6" w:rsidRPr="00CF16A5">
        <w:rPr>
          <w:rFonts w:eastAsia="Times New Roman" w:cs="Times New Roman"/>
          <w:szCs w:val="24"/>
        </w:rPr>
        <w:t>penggunaan</w:t>
      </w:r>
      <w:r w:rsidRPr="00CF16A5">
        <w:rPr>
          <w:rFonts w:eastAsia="Times New Roman" w:cs="Times New Roman"/>
          <w:szCs w:val="24"/>
        </w:rPr>
        <w:t>, yaitu mengukur kemampuan penggunaan aktual atas layanan dan produk keuangan. Indikator ini terdiri dari:</w:t>
      </w:r>
    </w:p>
    <w:p w14:paraId="60E6FA38"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r w:rsidRPr="00CF16A5">
        <w:rPr>
          <w:rFonts w:eastAsia="Times New Roman" w:cs="Times New Roman"/>
          <w:szCs w:val="24"/>
        </w:rPr>
        <w:t>Persentase peningkatan jumlah lahan yang bersertifikat.</w:t>
      </w:r>
    </w:p>
    <w:p w14:paraId="181A0DDD" w14:textId="78DB59E5"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r w:rsidRPr="00CF16A5">
        <w:rPr>
          <w:rFonts w:eastAsia="Times New Roman" w:cs="Times New Roman"/>
          <w:szCs w:val="24"/>
        </w:rPr>
        <w:t>Jumlah penerima bantuan sosial yang disalurkan secara non</w:t>
      </w:r>
      <w:r w:rsidR="00567C8C">
        <w:rPr>
          <w:rFonts w:eastAsia="Times New Roman" w:cs="Times New Roman"/>
          <w:szCs w:val="24"/>
        </w:rPr>
        <w:t xml:space="preserve"> </w:t>
      </w:r>
      <w:r w:rsidRPr="00CF16A5">
        <w:rPr>
          <w:rFonts w:eastAsia="Times New Roman" w:cs="Times New Roman"/>
          <w:szCs w:val="24"/>
        </w:rPr>
        <w:t>tunai.</w:t>
      </w:r>
    </w:p>
    <w:p w14:paraId="38A6E22F"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r w:rsidRPr="00CF16A5">
        <w:rPr>
          <w:rFonts w:eastAsia="Times New Roman" w:cs="Times New Roman"/>
          <w:szCs w:val="24"/>
        </w:rPr>
        <w:t>Jumlah rekening tabungan di lembaga keuangan formal per 1.000 (seribu) penduduk.</w:t>
      </w:r>
    </w:p>
    <w:p w14:paraId="753FEA9B"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r w:rsidRPr="00CF16A5">
        <w:rPr>
          <w:rFonts w:eastAsia="Times New Roman" w:cs="Times New Roman"/>
          <w:szCs w:val="24"/>
        </w:rPr>
        <w:t>Jumlah rekening kredit di lembaga keuangan formal per 1.000 (seribu) penduduk dewasa.</w:t>
      </w:r>
    </w:p>
    <w:p w14:paraId="6279D765" w14:textId="5A7988BD" w:rsidR="00F138E6" w:rsidRPr="00CF16A5" w:rsidRDefault="002F3C93" w:rsidP="00CF16A5">
      <w:pPr>
        <w:shd w:val="clear" w:color="auto" w:fill="FFFFFF"/>
        <w:spacing w:after="0"/>
        <w:ind w:left="567"/>
        <w:rPr>
          <w:rFonts w:eastAsia="Times New Roman" w:cs="Times New Roman"/>
          <w:szCs w:val="24"/>
        </w:rPr>
      </w:pPr>
      <w:r w:rsidRPr="00CF16A5">
        <w:rPr>
          <w:rFonts w:eastAsia="Times New Roman" w:cs="Times New Roman"/>
          <w:szCs w:val="24"/>
        </w:rPr>
        <w:t xml:space="preserve">Ketiga </w:t>
      </w:r>
      <w:r w:rsidR="00F138E6" w:rsidRPr="00CF16A5">
        <w:rPr>
          <w:rFonts w:eastAsia="Times New Roman" w:cs="Times New Roman"/>
          <w:szCs w:val="24"/>
        </w:rPr>
        <w:t>kualitas dari layanan perbankan</w:t>
      </w:r>
      <w:r w:rsidRPr="00CF16A5">
        <w:rPr>
          <w:rFonts w:eastAsia="Times New Roman" w:cs="Times New Roman"/>
          <w:szCs w:val="24"/>
        </w:rPr>
        <w:t>, yaitu mengukur tingkat pemenuhan kebutuhan atas produk dan layanan keuangan yang dapat memenuhi kebutuhan masyarakat. Indikatornya adalah:</w:t>
      </w:r>
    </w:p>
    <w:p w14:paraId="7D3C234C" w14:textId="77777777" w:rsidR="002F3C93" w:rsidRPr="00CF16A5" w:rsidRDefault="002F3C93" w:rsidP="00CF16A5">
      <w:pPr>
        <w:pStyle w:val="ListParagraph"/>
        <w:numPr>
          <w:ilvl w:val="0"/>
          <w:numId w:val="11"/>
        </w:numPr>
        <w:shd w:val="clear" w:color="auto" w:fill="FFFFFF"/>
        <w:spacing w:after="0"/>
        <w:ind w:left="1418" w:hanging="284"/>
        <w:rPr>
          <w:rFonts w:eastAsia="Times New Roman" w:cs="Times New Roman"/>
          <w:szCs w:val="24"/>
        </w:rPr>
      </w:pPr>
      <w:r w:rsidRPr="00CF16A5">
        <w:rPr>
          <w:rFonts w:eastAsia="Times New Roman" w:cs="Times New Roman"/>
          <w:szCs w:val="24"/>
        </w:rPr>
        <w:t>Indeks literasi keuangan.</w:t>
      </w:r>
    </w:p>
    <w:p w14:paraId="07231AAA" w14:textId="77777777" w:rsidR="002F3C93" w:rsidRPr="00CF16A5" w:rsidRDefault="002F3C93" w:rsidP="00CF16A5">
      <w:pPr>
        <w:pStyle w:val="ListParagraph"/>
        <w:numPr>
          <w:ilvl w:val="0"/>
          <w:numId w:val="11"/>
        </w:numPr>
        <w:shd w:val="clear" w:color="auto" w:fill="FFFFFF"/>
        <w:spacing w:after="0"/>
        <w:ind w:left="1418" w:hanging="284"/>
        <w:rPr>
          <w:rFonts w:eastAsia="Times New Roman" w:cs="Times New Roman"/>
          <w:szCs w:val="24"/>
        </w:rPr>
      </w:pPr>
      <w:r w:rsidRPr="00CF16A5">
        <w:rPr>
          <w:rFonts w:eastAsia="Times New Roman" w:cs="Times New Roman"/>
          <w:szCs w:val="24"/>
        </w:rPr>
        <w:t>Jumlah pengaduan layanan keuangan.</w:t>
      </w:r>
    </w:p>
    <w:p w14:paraId="1CFDCE20" w14:textId="29A1BC38" w:rsidR="00F138E6" w:rsidRPr="00CF16A5" w:rsidRDefault="002F3C93" w:rsidP="00CF16A5">
      <w:pPr>
        <w:pStyle w:val="ListParagraph"/>
        <w:numPr>
          <w:ilvl w:val="0"/>
          <w:numId w:val="11"/>
        </w:numPr>
        <w:shd w:val="clear" w:color="auto" w:fill="FFFFFF"/>
        <w:spacing w:after="0"/>
        <w:ind w:left="1418" w:hanging="284"/>
        <w:rPr>
          <w:rFonts w:cs="Times New Roman"/>
          <w:szCs w:val="24"/>
        </w:rPr>
      </w:pPr>
      <w:r w:rsidRPr="00CF16A5">
        <w:rPr>
          <w:rFonts w:eastAsia="Times New Roman" w:cs="Times New Roman"/>
          <w:szCs w:val="24"/>
        </w:rPr>
        <w:t>Persentase penyelesaian layanan pengaduan</w:t>
      </w:r>
    </w:p>
    <w:p w14:paraId="190F2B32" w14:textId="3F615B2B" w:rsidR="00692CF6" w:rsidRPr="00CF16A5" w:rsidRDefault="00A67205"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Strategi Nasional Keuangan Inklusif</w:t>
      </w:r>
      <w:r w:rsidR="00E83738" w:rsidRPr="00CF16A5">
        <w:rPr>
          <w:rFonts w:ascii="Times New Roman" w:hAnsi="Times New Roman" w:cs="Times New Roman"/>
          <w:b/>
          <w:bCs/>
          <w:color w:val="auto"/>
        </w:rPr>
        <w:t xml:space="preserve"> (SNKI)</w:t>
      </w:r>
    </w:p>
    <w:p w14:paraId="0C5A7E28" w14:textId="3CBF9E9B" w:rsidR="00E83738" w:rsidRPr="00CF16A5" w:rsidRDefault="00E83738" w:rsidP="00CF16A5">
      <w:pPr>
        <w:spacing w:after="0"/>
        <w:ind w:left="567" w:firstLine="567"/>
        <w:rPr>
          <w:rFonts w:cs="Times New Roman"/>
          <w:szCs w:val="24"/>
        </w:rPr>
      </w:pPr>
      <w:r w:rsidRPr="00CF16A5">
        <w:rPr>
          <w:rFonts w:cs="Times New Roman"/>
          <w:szCs w:val="24"/>
        </w:rPr>
        <w:t xml:space="preserve">Pemerintah mencanangkan peningkatan indeks keuangan inklusif dan untuk mencapai target tersebut, pemerintah menetapkan lima pilar sebagai penyangga SNKI </w:t>
      </w:r>
      <w:r w:rsidRPr="00CF16A5">
        <w:rPr>
          <w:rFonts w:cs="Times New Roman"/>
          <w:szCs w:val="24"/>
        </w:rPr>
        <w:fldChar w:fldCharType="begin" w:fldLock="1"/>
      </w:r>
      <w:r w:rsidRPr="00CF16A5">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keu, 2016b)</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00FC4AF0"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 xml:space="preserve"> menyebutkan kelima pilar tersebut yaitu:</w:t>
      </w:r>
    </w:p>
    <w:p w14:paraId="63731048" w14:textId="620BF2A5" w:rsidR="00E83738" w:rsidRPr="00CF16A5" w:rsidRDefault="00E83738" w:rsidP="00CF16A5">
      <w:pPr>
        <w:pStyle w:val="ListParagraph"/>
        <w:numPr>
          <w:ilvl w:val="0"/>
          <w:numId w:val="13"/>
        </w:numPr>
        <w:spacing w:after="0"/>
        <w:ind w:left="1418" w:hanging="284"/>
        <w:rPr>
          <w:rFonts w:cs="Times New Roman"/>
          <w:szCs w:val="24"/>
        </w:rPr>
      </w:pPr>
      <w:r w:rsidRPr="00CF16A5">
        <w:rPr>
          <w:rFonts w:cs="Times New Roman"/>
          <w:szCs w:val="24"/>
        </w:rPr>
        <w:t>Edukasi keuangan merupakan strategi kebijakan untuk meningkatkan kapabilitas dalam mengelola keuangan yang dimulai dengan peningkatan pemahaman (pengetahuan) dan kesadaran masyarakat mengenai produk dan jasa keuangan.</w:t>
      </w:r>
    </w:p>
    <w:p w14:paraId="7F68923B" w14:textId="589B2DA2" w:rsidR="00E83738" w:rsidRPr="00CF16A5" w:rsidRDefault="00E83738" w:rsidP="00CF16A5">
      <w:pPr>
        <w:pStyle w:val="ListParagraph"/>
        <w:numPr>
          <w:ilvl w:val="0"/>
          <w:numId w:val="13"/>
        </w:numPr>
        <w:spacing w:after="0"/>
        <w:ind w:left="1418" w:hanging="284"/>
        <w:rPr>
          <w:rFonts w:cs="Times New Roman"/>
          <w:szCs w:val="24"/>
        </w:rPr>
      </w:pPr>
      <w:r w:rsidRPr="00CF16A5">
        <w:rPr>
          <w:rFonts w:cs="Times New Roman"/>
          <w:szCs w:val="24"/>
        </w:rPr>
        <w:t>Fasilitas keuangan publik merupakan strategi yang mengacu pada kemampuan dan peran pemerintah dalam penyediaan pembiayaan keuangan publik baik secara langsung maupun bersyarat guna mendorong pemberdayaan ekonomi masyarakat.</w:t>
      </w:r>
    </w:p>
    <w:p w14:paraId="54327CE9" w14:textId="37ED1F3F" w:rsidR="00E83738" w:rsidRPr="00CF16A5" w:rsidRDefault="00E83738" w:rsidP="00CF16A5">
      <w:pPr>
        <w:pStyle w:val="ListParagraph"/>
        <w:numPr>
          <w:ilvl w:val="0"/>
          <w:numId w:val="13"/>
        </w:numPr>
        <w:spacing w:after="0"/>
        <w:ind w:left="1418" w:hanging="284"/>
        <w:rPr>
          <w:rFonts w:cs="Times New Roman"/>
          <w:szCs w:val="24"/>
        </w:rPr>
      </w:pPr>
      <w:r w:rsidRPr="00CF16A5">
        <w:rPr>
          <w:rFonts w:cs="Times New Roman"/>
          <w:szCs w:val="24"/>
        </w:rPr>
        <w:t xml:space="preserve">Pemetaan informasi keuangan bertujuan untuk meningkatkan kapasitas masyarakat, terutama yang tadinya dikategorikan tidak layak untuk </w:t>
      </w:r>
      <w:r w:rsidRPr="00CF16A5">
        <w:rPr>
          <w:rFonts w:cs="Times New Roman"/>
          <w:szCs w:val="24"/>
        </w:rPr>
        <w:lastRenderedPageBreak/>
        <w:t>menjadi layak dalam memperoleh layanan keuangan oleh institusi keuangan formal.</w:t>
      </w:r>
    </w:p>
    <w:p w14:paraId="1ED49765" w14:textId="25125DC6" w:rsidR="00E83738" w:rsidRPr="00CF16A5" w:rsidRDefault="00E83738" w:rsidP="00CF16A5">
      <w:pPr>
        <w:pStyle w:val="ListParagraph"/>
        <w:numPr>
          <w:ilvl w:val="0"/>
          <w:numId w:val="13"/>
        </w:numPr>
        <w:spacing w:after="0"/>
        <w:ind w:left="1418" w:hanging="284"/>
        <w:rPr>
          <w:rFonts w:cs="Times New Roman"/>
          <w:szCs w:val="24"/>
        </w:rPr>
      </w:pPr>
      <w:r w:rsidRPr="00CF16A5">
        <w:rPr>
          <w:rFonts w:cs="Times New Roman"/>
          <w:szCs w:val="24"/>
        </w:rPr>
        <w:t>Kebijakan / peraturan yang mendukung agar program dapat terlaksana dengan baik</w:t>
      </w:r>
    </w:p>
    <w:p w14:paraId="4CA44CAC" w14:textId="7097C606" w:rsidR="00E83738" w:rsidRPr="00CF16A5" w:rsidRDefault="00E83738" w:rsidP="00CF16A5">
      <w:pPr>
        <w:pStyle w:val="ListParagraph"/>
        <w:numPr>
          <w:ilvl w:val="0"/>
          <w:numId w:val="13"/>
        </w:numPr>
        <w:spacing w:after="0"/>
        <w:ind w:left="1418" w:hanging="284"/>
        <w:rPr>
          <w:rFonts w:cs="Times New Roman"/>
          <w:szCs w:val="24"/>
        </w:rPr>
      </w:pPr>
      <w:r w:rsidRPr="00CF16A5">
        <w:rPr>
          <w:rFonts w:cs="Times New Roman"/>
          <w:szCs w:val="24"/>
        </w:rPr>
        <w:t>Perlindungan konsumen agar masyarakat memiliki jaminan rasa aman dalam berinteraksi dengan institusi keuangan dalam memanfaatkan produk dan layanan jasa keuangan yang ditawarkan.</w:t>
      </w:r>
    </w:p>
    <w:p w14:paraId="0994DA4E" w14:textId="77777777" w:rsidR="002C6254" w:rsidRPr="00CF16A5" w:rsidRDefault="002C6254" w:rsidP="00CF16A5">
      <w:pPr>
        <w:pStyle w:val="ListParagraph"/>
        <w:spacing w:after="0"/>
        <w:ind w:left="1418"/>
        <w:rPr>
          <w:rFonts w:cs="Times New Roman"/>
          <w:szCs w:val="24"/>
        </w:rPr>
      </w:pPr>
    </w:p>
    <w:p w14:paraId="0D1FE660" w14:textId="2793B626" w:rsidR="00424B0D" w:rsidRPr="00CF16A5" w:rsidRDefault="00424B0D" w:rsidP="00CF16A5">
      <w:pPr>
        <w:pStyle w:val="Heading2"/>
        <w:numPr>
          <w:ilvl w:val="1"/>
          <w:numId w:val="1"/>
        </w:numPr>
        <w:spacing w:before="0"/>
        <w:rPr>
          <w:rFonts w:cs="Times New Roman"/>
          <w:szCs w:val="24"/>
        </w:rPr>
      </w:pPr>
      <w:r w:rsidRPr="00CF16A5">
        <w:rPr>
          <w:rFonts w:cs="Times New Roman"/>
          <w:szCs w:val="24"/>
        </w:rPr>
        <w:t>Pengembangan Hipotesis Penelitian</w:t>
      </w:r>
    </w:p>
    <w:p w14:paraId="5E57DD66" w14:textId="3AA5BD73" w:rsidR="00E937F9" w:rsidRPr="00CF16A5" w:rsidRDefault="003E0E88"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 xml:space="preserve">Dampak </w:t>
      </w:r>
      <w:r w:rsidRPr="00CF16A5">
        <w:rPr>
          <w:rFonts w:ascii="Times New Roman" w:hAnsi="Times New Roman" w:cs="Times New Roman"/>
          <w:b/>
          <w:bCs/>
          <w:i/>
          <w:iCs/>
          <w:color w:val="auto"/>
        </w:rPr>
        <w:t>Personal Innovativeness</w:t>
      </w:r>
      <w:r w:rsidR="009A6DEF" w:rsidRPr="00CF16A5">
        <w:rPr>
          <w:rFonts w:ascii="Times New Roman" w:hAnsi="Times New Roman" w:cs="Times New Roman"/>
          <w:b/>
          <w:bCs/>
          <w:i/>
          <w:iCs/>
          <w:color w:val="auto"/>
        </w:rPr>
        <w:t xml:space="preserve"> (PIN)</w:t>
      </w:r>
      <w:r w:rsidRPr="00CF16A5">
        <w:rPr>
          <w:rFonts w:ascii="Times New Roman" w:hAnsi="Times New Roman" w:cs="Times New Roman"/>
          <w:b/>
          <w:bCs/>
          <w:i/>
          <w:iCs/>
          <w:color w:val="auto"/>
        </w:rPr>
        <w:t xml:space="preserve"> </w:t>
      </w:r>
      <w:r w:rsidR="00443F07">
        <w:rPr>
          <w:rFonts w:ascii="Times New Roman" w:hAnsi="Times New Roman" w:cs="Times New Roman"/>
          <w:b/>
          <w:bCs/>
          <w:color w:val="auto"/>
        </w:rPr>
        <w:t>T</w:t>
      </w:r>
      <w:r w:rsidRPr="00CF16A5">
        <w:rPr>
          <w:rFonts w:ascii="Times New Roman" w:hAnsi="Times New Roman" w:cs="Times New Roman"/>
          <w:b/>
          <w:bCs/>
          <w:color w:val="auto"/>
        </w:rPr>
        <w:t>erhadap Inklusi Keuangan</w:t>
      </w:r>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Jabodetabek</w:t>
      </w:r>
    </w:p>
    <w:p w14:paraId="392FB682" w14:textId="28EA79A5" w:rsidR="00367E88" w:rsidRPr="00CF16A5" w:rsidRDefault="001C1A00" w:rsidP="00CF16A5">
      <w:pPr>
        <w:ind w:left="567" w:firstLine="567"/>
        <w:rPr>
          <w:rFonts w:cs="Times New Roman"/>
          <w:szCs w:val="24"/>
        </w:rPr>
      </w:pPr>
      <w:r w:rsidRPr="00CF16A5">
        <w:rPr>
          <w:rFonts w:cs="Times New Roman"/>
          <w:szCs w:val="24"/>
        </w:rPr>
        <w:t xml:space="preserve">Belum banyak penelitian mengenai dampak </w:t>
      </w:r>
      <w:r w:rsidRPr="00CF16A5">
        <w:rPr>
          <w:rFonts w:cs="Times New Roman"/>
          <w:i/>
          <w:iCs/>
          <w:szCs w:val="24"/>
        </w:rPr>
        <w:t xml:space="preserve">personal innovativeness </w:t>
      </w:r>
      <w:r w:rsidRPr="00CF16A5">
        <w:rPr>
          <w:rFonts w:cs="Times New Roman"/>
          <w:szCs w:val="24"/>
        </w:rPr>
        <w:t xml:space="preserve">terhadap inklusi keuangan. Namun ada beberapa penelitian yang mengaitkan </w:t>
      </w:r>
      <w:r w:rsidRPr="00CF16A5">
        <w:rPr>
          <w:rFonts w:cs="Times New Roman"/>
          <w:i/>
          <w:iCs/>
          <w:szCs w:val="24"/>
        </w:rPr>
        <w:t xml:space="preserve">personal innovativeness </w:t>
      </w:r>
      <w:r w:rsidRPr="00CF16A5">
        <w:rPr>
          <w:rFonts w:cs="Times New Roman"/>
          <w:szCs w:val="24"/>
        </w:rPr>
        <w:t xml:space="preserve">dengan penggunaan </w:t>
      </w:r>
      <w:r w:rsidRPr="00CF16A5">
        <w:rPr>
          <w:rFonts w:cs="Times New Roman"/>
          <w:i/>
          <w:iCs/>
          <w:szCs w:val="24"/>
        </w:rPr>
        <w:t>m-banking</w:t>
      </w:r>
      <w:r w:rsidRPr="00CF16A5">
        <w:rPr>
          <w:rFonts w:cs="Times New Roman"/>
          <w:szCs w:val="24"/>
        </w:rPr>
        <w:t xml:space="preserve">. Penelitian untuk mengetahui hubungan antara </w:t>
      </w:r>
      <w:r w:rsidRPr="00CF16A5">
        <w:rPr>
          <w:rFonts w:cs="Times New Roman"/>
          <w:i/>
          <w:iCs/>
          <w:szCs w:val="24"/>
        </w:rPr>
        <w:t xml:space="preserve">personal innovativeness </w:t>
      </w:r>
      <w:r w:rsidRPr="00CF16A5">
        <w:rPr>
          <w:rFonts w:cs="Times New Roman"/>
          <w:szCs w:val="24"/>
        </w:rPr>
        <w:t xml:space="preserve">dengan penggunaan </w:t>
      </w:r>
      <w:r w:rsidRPr="00CF16A5">
        <w:rPr>
          <w:rFonts w:cs="Times New Roman"/>
          <w:i/>
          <w:iCs/>
          <w:szCs w:val="24"/>
        </w:rPr>
        <w:t xml:space="preserve">m-banking </w:t>
      </w:r>
      <w:r w:rsidRPr="00CF16A5">
        <w:rPr>
          <w:rFonts w:cs="Times New Roman"/>
          <w:szCs w:val="24"/>
        </w:rPr>
        <w:t>telah dilakukan oleh</w:t>
      </w:r>
      <w:r w:rsidR="004876DA" w:rsidRPr="00CF16A5">
        <w:rPr>
          <w:rFonts w:cs="Times New Roman"/>
          <w:szCs w:val="24"/>
        </w:rPr>
        <w:t xml:space="preserve"> </w:t>
      </w:r>
      <w:r w:rsidR="004876DA" w:rsidRPr="00CF16A5">
        <w:rPr>
          <w:rFonts w:cs="Times New Roman"/>
          <w:szCs w:val="24"/>
        </w:rPr>
        <w:fldChar w:fldCharType="begin" w:fldLock="1"/>
      </w:r>
      <w:r w:rsidR="00236E86" w:rsidRPr="00CF16A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004876DA" w:rsidRPr="00CF16A5">
        <w:rPr>
          <w:rFonts w:cs="Times New Roman"/>
          <w:szCs w:val="24"/>
        </w:rPr>
        <w:fldChar w:fldCharType="separate"/>
      </w:r>
      <w:r w:rsidR="004876DA" w:rsidRPr="00CF16A5">
        <w:rPr>
          <w:rFonts w:cs="Times New Roman"/>
          <w:noProof/>
          <w:szCs w:val="24"/>
        </w:rPr>
        <w:t>Kim et al. (2010)</w:t>
      </w:r>
      <w:r w:rsidR="00C57D0B" w:rsidRPr="00CF16A5">
        <w:rPr>
          <w:rFonts w:cs="Times New Roman"/>
          <w:noProof/>
          <w:szCs w:val="24"/>
        </w:rPr>
        <w:t xml:space="preserve"> dan </w:t>
      </w:r>
      <w:r w:rsidR="004876DA" w:rsidRPr="00CF16A5">
        <w:rPr>
          <w:rFonts w:cs="Times New Roman"/>
          <w:noProof/>
          <w:szCs w:val="24"/>
        </w:rPr>
        <w:t>Lu (2014)</w:t>
      </w:r>
      <w:r w:rsidR="004876DA" w:rsidRPr="00CF16A5">
        <w:rPr>
          <w:rFonts w:cs="Times New Roman"/>
          <w:szCs w:val="24"/>
        </w:rPr>
        <w:fldChar w:fldCharType="end"/>
      </w:r>
      <w:r w:rsidR="00367E88" w:rsidRPr="00CF16A5">
        <w:rPr>
          <w:rFonts w:cs="Times New Roman"/>
          <w:szCs w:val="24"/>
        </w:rPr>
        <w:t>.</w:t>
      </w:r>
    </w:p>
    <w:p w14:paraId="11A04950" w14:textId="005ADF28" w:rsidR="001C1A00" w:rsidRPr="00CF16A5" w:rsidRDefault="004876DA" w:rsidP="00CF16A5">
      <w:pPr>
        <w:ind w:left="567" w:firstLine="567"/>
        <w:rPr>
          <w:rFonts w:cs="Times New Roman"/>
          <w:szCs w:val="24"/>
        </w:rPr>
      </w:pPr>
      <w:r w:rsidRPr="00CF16A5">
        <w:rPr>
          <w:rFonts w:cs="Times New Roman"/>
          <w:szCs w:val="24"/>
        </w:rPr>
        <w:t xml:space="preserve">Penelitian yang dilakukan oleh </w:t>
      </w:r>
      <w:r w:rsidRPr="00CF16A5">
        <w:rPr>
          <w:rFonts w:cs="Times New Roman"/>
          <w:szCs w:val="24"/>
        </w:rPr>
        <w:fldChar w:fldCharType="begin" w:fldLock="1"/>
      </w:r>
      <w:r w:rsidR="00236E86" w:rsidRPr="00CF16A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 xml:space="preserve"> </w:t>
      </w:r>
      <w:r w:rsidR="008A1006" w:rsidRPr="00CF16A5">
        <w:rPr>
          <w:rFonts w:cs="Times New Roman"/>
          <w:szCs w:val="24"/>
        </w:rPr>
        <w:t xml:space="preserve">dan </w:t>
      </w:r>
      <w:r w:rsidR="008A1006" w:rsidRPr="00CF16A5">
        <w:rPr>
          <w:rFonts w:cs="Times New Roman"/>
          <w:szCs w:val="24"/>
        </w:rPr>
        <w:fldChar w:fldCharType="begin" w:fldLock="1"/>
      </w:r>
      <w:r w:rsidR="00C57D0B" w:rsidRPr="00CF16A5">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008A1006" w:rsidRPr="00CF16A5">
        <w:rPr>
          <w:rFonts w:cs="Times New Roman"/>
          <w:szCs w:val="24"/>
        </w:rPr>
        <w:fldChar w:fldCharType="separate"/>
      </w:r>
      <w:r w:rsidR="008A1006" w:rsidRPr="00CF16A5">
        <w:rPr>
          <w:rFonts w:cs="Times New Roman"/>
          <w:noProof/>
          <w:szCs w:val="24"/>
        </w:rPr>
        <w:t>Lu (2014)</w:t>
      </w:r>
      <w:r w:rsidR="008A1006" w:rsidRPr="00CF16A5">
        <w:rPr>
          <w:rFonts w:cs="Times New Roman"/>
          <w:szCs w:val="24"/>
        </w:rPr>
        <w:fldChar w:fldCharType="end"/>
      </w:r>
      <w:r w:rsidR="008A1006" w:rsidRPr="00CF16A5">
        <w:rPr>
          <w:rFonts w:cs="Times New Roman"/>
          <w:szCs w:val="24"/>
        </w:rPr>
        <w:t xml:space="preserve"> </w:t>
      </w:r>
      <w:r w:rsidRPr="00CF16A5">
        <w:rPr>
          <w:rFonts w:cs="Times New Roman"/>
          <w:szCs w:val="24"/>
        </w:rPr>
        <w:t xml:space="preserve">menemukan bahwa </w:t>
      </w:r>
      <w:r w:rsidR="007A6CC3" w:rsidRPr="00CF16A5">
        <w:rPr>
          <w:rFonts w:cs="Times New Roman"/>
          <w:i/>
          <w:iCs/>
          <w:szCs w:val="24"/>
        </w:rPr>
        <w:t xml:space="preserve">personal innovativeness </w:t>
      </w:r>
      <w:r w:rsidR="007A6CC3" w:rsidRPr="00CF16A5">
        <w:rPr>
          <w:rFonts w:cs="Times New Roman"/>
          <w:szCs w:val="24"/>
        </w:rPr>
        <w:t xml:space="preserve">sebagai penentu penting dari </w:t>
      </w:r>
      <w:r w:rsidR="007A6CC3" w:rsidRPr="00CF16A5">
        <w:rPr>
          <w:rFonts w:cs="Times New Roman"/>
          <w:i/>
          <w:iCs/>
          <w:szCs w:val="24"/>
        </w:rPr>
        <w:t xml:space="preserve">perceived ease of use </w:t>
      </w:r>
      <w:r w:rsidR="007A6CC3" w:rsidRPr="00CF16A5">
        <w:rPr>
          <w:rFonts w:cs="Times New Roman"/>
          <w:szCs w:val="24"/>
        </w:rPr>
        <w:t xml:space="preserve">dari </w:t>
      </w:r>
      <w:r w:rsidR="007A6CC3" w:rsidRPr="00CF16A5">
        <w:rPr>
          <w:rFonts w:cs="Times New Roman"/>
          <w:i/>
          <w:iCs/>
          <w:szCs w:val="24"/>
        </w:rPr>
        <w:t>m-banking</w:t>
      </w:r>
      <w:r w:rsidR="007A6CC3" w:rsidRPr="00CF16A5">
        <w:rPr>
          <w:rFonts w:cs="Times New Roman"/>
          <w:i/>
          <w:iCs/>
          <w:szCs w:val="24"/>
        </w:rPr>
        <w:softHyphen/>
        <w:t xml:space="preserve"> </w:t>
      </w:r>
      <w:r w:rsidR="007A6CC3" w:rsidRPr="00CF16A5">
        <w:rPr>
          <w:rFonts w:cs="Times New Roman"/>
          <w:szCs w:val="24"/>
        </w:rPr>
        <w:t xml:space="preserve">memiliki hasil yang signifikan dalam mempengaruhi penggunaan </w:t>
      </w:r>
      <w:r w:rsidR="007A6CC3" w:rsidRPr="00CF16A5">
        <w:rPr>
          <w:rFonts w:cs="Times New Roman"/>
          <w:i/>
          <w:iCs/>
          <w:szCs w:val="24"/>
        </w:rPr>
        <w:t>m-banking</w:t>
      </w:r>
      <w:r w:rsidR="00C57D0B" w:rsidRPr="00CF16A5">
        <w:rPr>
          <w:rFonts w:cs="Times New Roman"/>
          <w:i/>
          <w:iCs/>
          <w:szCs w:val="24"/>
        </w:rPr>
        <w:t>. M-banking</w:t>
      </w:r>
      <w:r w:rsidR="00C57D0B" w:rsidRPr="00CF16A5">
        <w:rPr>
          <w:rFonts w:cs="Times New Roman"/>
          <w:szCs w:val="24"/>
        </w:rPr>
        <w:t xml:space="preserve"> sendiri memiliki hubungan yang sangat erat dengan inklusi keuangan.</w:t>
      </w:r>
    </w:p>
    <w:p w14:paraId="19EA3E99" w14:textId="400AFC20" w:rsidR="00887EC6" w:rsidRPr="00CF16A5" w:rsidRDefault="00887EC6" w:rsidP="00CF16A5">
      <w:pPr>
        <w:ind w:left="567" w:firstLine="567"/>
        <w:rPr>
          <w:rFonts w:cs="Times New Roman"/>
          <w:szCs w:val="24"/>
        </w:rPr>
      </w:pPr>
      <w:r w:rsidRPr="00CF16A5">
        <w:rPr>
          <w:rFonts w:cs="Times New Roman"/>
          <w:szCs w:val="24"/>
        </w:rPr>
        <w:t xml:space="preserve">Berdasarkan penelitian terdahulu dan asumsi </w:t>
      </w:r>
      <w:r w:rsidR="00D44571" w:rsidRPr="00CF16A5">
        <w:rPr>
          <w:rFonts w:cs="Times New Roman"/>
          <w:szCs w:val="24"/>
        </w:rPr>
        <w:t xml:space="preserve">yang penulis jelaskan </w:t>
      </w:r>
      <w:r w:rsidRPr="00CF16A5">
        <w:rPr>
          <w:rFonts w:cs="Times New Roman"/>
          <w:szCs w:val="24"/>
        </w:rPr>
        <w:t>di atas, maka hipotesis yang diajukan penulis adalah:</w:t>
      </w:r>
    </w:p>
    <w:p w14:paraId="7C6EF531" w14:textId="752D60EB" w:rsidR="00E937F9" w:rsidRPr="00CF16A5" w:rsidRDefault="0085507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9C4BFD">
        <w:rPr>
          <w:rFonts w:eastAsiaTheme="minorEastAsia" w:cs="Times New Roman"/>
          <w:i/>
          <w:szCs w:val="24"/>
        </w:rPr>
        <w:t xml:space="preserve">: </w:t>
      </w:r>
      <w:r w:rsidR="00E937F9" w:rsidRPr="00CF16A5">
        <w:rPr>
          <w:rFonts w:eastAsiaTheme="minorEastAsia" w:cs="Times New Roman"/>
          <w:i/>
          <w:szCs w:val="24"/>
        </w:rPr>
        <w:t>personal innovativeness memiliki dampak positif terhadap inklusi keuangan di Jabodetabek</w:t>
      </w:r>
    </w:p>
    <w:p w14:paraId="1A13C183" w14:textId="550EC545" w:rsidR="003E0E88" w:rsidRPr="00CF16A5" w:rsidRDefault="003E0E88"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 xml:space="preserve">Dampak </w:t>
      </w:r>
      <w:r w:rsidRPr="00CF16A5">
        <w:rPr>
          <w:rFonts w:ascii="Times New Roman" w:hAnsi="Times New Roman" w:cs="Times New Roman"/>
          <w:b/>
          <w:bCs/>
          <w:i/>
          <w:iCs/>
          <w:color w:val="auto"/>
        </w:rPr>
        <w:t>M-banking Knowledge</w:t>
      </w:r>
      <w:r w:rsidR="009A6DEF" w:rsidRPr="00CF16A5">
        <w:rPr>
          <w:rFonts w:ascii="Times New Roman" w:hAnsi="Times New Roman" w:cs="Times New Roman"/>
          <w:b/>
          <w:bCs/>
          <w:i/>
          <w:iCs/>
          <w:color w:val="auto"/>
        </w:rPr>
        <w:t xml:space="preserve"> (MBK)</w:t>
      </w:r>
      <w:r w:rsidRPr="00CF16A5">
        <w:rPr>
          <w:rFonts w:ascii="Times New Roman" w:hAnsi="Times New Roman" w:cs="Times New Roman"/>
          <w:b/>
          <w:bCs/>
          <w:color w:val="auto"/>
        </w:rPr>
        <w:t xml:space="preserve"> </w:t>
      </w:r>
      <w:r w:rsidR="00443F07">
        <w:rPr>
          <w:rFonts w:ascii="Times New Roman" w:hAnsi="Times New Roman" w:cs="Times New Roman"/>
          <w:b/>
          <w:bCs/>
          <w:color w:val="auto"/>
        </w:rPr>
        <w:t>T</w:t>
      </w:r>
      <w:r w:rsidRPr="00CF16A5">
        <w:rPr>
          <w:rFonts w:ascii="Times New Roman" w:hAnsi="Times New Roman" w:cs="Times New Roman"/>
          <w:b/>
          <w:bCs/>
          <w:color w:val="auto"/>
        </w:rPr>
        <w:t>erhadap Inklusi Keuangan</w:t>
      </w:r>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Jabodetabek</w:t>
      </w:r>
    </w:p>
    <w:p w14:paraId="542B005C" w14:textId="77777777" w:rsidR="00176904" w:rsidRPr="00CF16A5" w:rsidRDefault="00CF2200" w:rsidP="00CF16A5">
      <w:pPr>
        <w:ind w:left="567" w:firstLine="567"/>
        <w:rPr>
          <w:rFonts w:cs="Times New Roman"/>
          <w:szCs w:val="24"/>
        </w:rPr>
      </w:pPr>
      <w:r w:rsidRPr="00CF16A5">
        <w:rPr>
          <w:rFonts w:cs="Times New Roman"/>
          <w:szCs w:val="24"/>
        </w:rPr>
        <w:t xml:space="preserve">Belum banyak penelitian mengenai dampak </w:t>
      </w:r>
      <w:r w:rsidRPr="00CF16A5">
        <w:rPr>
          <w:rFonts w:cs="Times New Roman"/>
          <w:i/>
          <w:iCs/>
          <w:szCs w:val="24"/>
        </w:rPr>
        <w:t xml:space="preserve">m-banking knowledge </w:t>
      </w:r>
      <w:r w:rsidRPr="00CF16A5">
        <w:rPr>
          <w:rFonts w:cs="Times New Roman"/>
          <w:szCs w:val="24"/>
        </w:rPr>
        <w:t xml:space="preserve">terhadap inklusi keuangan. Namun ada beberapa penelitian yang mengaitkan </w:t>
      </w:r>
      <w:r w:rsidRPr="00CF16A5">
        <w:rPr>
          <w:rFonts w:cs="Times New Roman"/>
          <w:i/>
          <w:iCs/>
          <w:szCs w:val="24"/>
        </w:rPr>
        <w:t xml:space="preserve">m-banking knowledge </w:t>
      </w:r>
      <w:r w:rsidRPr="00CF16A5">
        <w:rPr>
          <w:rFonts w:cs="Times New Roman"/>
          <w:szCs w:val="24"/>
        </w:rPr>
        <w:t xml:space="preserve">dengan penggunaan </w:t>
      </w:r>
      <w:r w:rsidRPr="00CF16A5">
        <w:rPr>
          <w:rFonts w:cs="Times New Roman"/>
          <w:i/>
          <w:iCs/>
          <w:szCs w:val="24"/>
        </w:rPr>
        <w:t>m-banking</w:t>
      </w:r>
      <w:r w:rsidRPr="00CF16A5">
        <w:rPr>
          <w:rFonts w:cs="Times New Roman"/>
          <w:szCs w:val="24"/>
        </w:rPr>
        <w:t xml:space="preserve">. Penelitian untuk mengetahui hubungan antara </w:t>
      </w:r>
      <w:r w:rsidRPr="00CF16A5">
        <w:rPr>
          <w:rFonts w:cs="Times New Roman"/>
          <w:i/>
          <w:iCs/>
          <w:szCs w:val="24"/>
        </w:rPr>
        <w:t xml:space="preserve">m-banking knowledge </w:t>
      </w:r>
      <w:r w:rsidRPr="00CF16A5">
        <w:rPr>
          <w:rFonts w:cs="Times New Roman"/>
          <w:szCs w:val="24"/>
        </w:rPr>
        <w:t xml:space="preserve">dengan penggunaan </w:t>
      </w:r>
      <w:r w:rsidRPr="00CF16A5">
        <w:rPr>
          <w:rFonts w:cs="Times New Roman"/>
          <w:i/>
          <w:iCs/>
          <w:szCs w:val="24"/>
        </w:rPr>
        <w:t xml:space="preserve">m-banking </w:t>
      </w:r>
      <w:r w:rsidRPr="00CF16A5">
        <w:rPr>
          <w:rFonts w:cs="Times New Roman"/>
          <w:szCs w:val="24"/>
        </w:rPr>
        <w:t xml:space="preserve">telah dilakukan oleh </w:t>
      </w:r>
      <w:r w:rsidRPr="00CF16A5">
        <w:rPr>
          <w:rFonts w:cs="Times New Roman"/>
          <w:szCs w:val="24"/>
        </w:rPr>
        <w:fldChar w:fldCharType="begin" w:fldLock="1"/>
      </w:r>
      <w:r w:rsidRPr="00CF16A5">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 ISSN(P","id":"ITEM-1","issue":"2","issued":{"date-parts":[["2014"]]},"page":"63-78","title":"THE FACTORS INFLUENCING CUSTOMER USAGE OF MOBILE BANKING SERVICES IN JORDAN DIMA MOUSA DAJANI 4 &amp;amp; IHAB ALI AL-QIREM 5","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w:t>
      </w:r>
    </w:p>
    <w:p w14:paraId="7E3732C0" w14:textId="2C2CF7CB" w:rsidR="00CF2200" w:rsidRPr="00CF16A5" w:rsidRDefault="00CF2200" w:rsidP="00CF16A5">
      <w:pPr>
        <w:ind w:left="567" w:firstLine="567"/>
        <w:rPr>
          <w:rFonts w:cs="Times New Roman"/>
          <w:szCs w:val="24"/>
        </w:rPr>
      </w:pPr>
      <w:r w:rsidRPr="00CF16A5">
        <w:rPr>
          <w:rFonts w:cs="Times New Roman"/>
          <w:szCs w:val="24"/>
        </w:rPr>
        <w:t xml:space="preserve">Penelitian yang dilakukan oleh </w:t>
      </w:r>
      <w:r w:rsidRPr="00CF16A5">
        <w:rPr>
          <w:rFonts w:cs="Times New Roman"/>
          <w:szCs w:val="24"/>
        </w:rPr>
        <w:fldChar w:fldCharType="begin" w:fldLock="1"/>
      </w:r>
      <w:r w:rsidR="00DB5C8A" w:rsidRPr="00CF16A5">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 ISSN(P","id":"ITEM-1","issue":"2","issued":{"date-parts":[["2014"]]},"page":"63-78","title":"THE FACTORS INFLUENCING CUSTOMER USAGE OF MOBILE BANKING SERVICES IN JORDAN DIMA MOUSA DAJANI 4 &amp;amp; IHAB ALI AL-QIREM 5","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 xml:space="preserve"> menemukan bahwa </w:t>
      </w:r>
      <w:r w:rsidRPr="00CF16A5">
        <w:rPr>
          <w:rFonts w:cs="Times New Roman"/>
          <w:i/>
          <w:iCs/>
          <w:szCs w:val="24"/>
        </w:rPr>
        <w:t xml:space="preserve">m-banking knowledge </w:t>
      </w:r>
      <w:r w:rsidRPr="00CF16A5">
        <w:rPr>
          <w:rFonts w:cs="Times New Roman"/>
          <w:szCs w:val="24"/>
        </w:rPr>
        <w:t xml:space="preserve">sebagai penentu penting dari </w:t>
      </w:r>
      <w:r w:rsidRPr="00CF16A5">
        <w:rPr>
          <w:rFonts w:cs="Times New Roman"/>
          <w:i/>
          <w:iCs/>
          <w:szCs w:val="24"/>
        </w:rPr>
        <w:lastRenderedPageBreak/>
        <w:t xml:space="preserve">perceived ease of use </w:t>
      </w:r>
      <w:r w:rsidRPr="00CF16A5">
        <w:rPr>
          <w:rFonts w:cs="Times New Roman"/>
          <w:szCs w:val="24"/>
        </w:rPr>
        <w:t xml:space="preserve">dari </w:t>
      </w:r>
      <w:r w:rsidRPr="00CF16A5">
        <w:rPr>
          <w:rFonts w:cs="Times New Roman"/>
          <w:i/>
          <w:iCs/>
          <w:szCs w:val="24"/>
        </w:rPr>
        <w:t>m-banking</w:t>
      </w:r>
      <w:r w:rsidRPr="00CF16A5">
        <w:rPr>
          <w:rFonts w:cs="Times New Roman"/>
          <w:i/>
          <w:iCs/>
          <w:szCs w:val="24"/>
        </w:rPr>
        <w:softHyphen/>
        <w:t xml:space="preserve"> </w:t>
      </w:r>
      <w:r w:rsidRPr="00CF16A5">
        <w:rPr>
          <w:rFonts w:cs="Times New Roman"/>
          <w:szCs w:val="24"/>
        </w:rPr>
        <w:t xml:space="preserve">memiliki hasil yang signifikan dalam mempengaruhi penggunaan </w:t>
      </w:r>
      <w:r w:rsidRPr="00CF16A5">
        <w:rPr>
          <w:rFonts w:cs="Times New Roman"/>
          <w:i/>
          <w:iCs/>
          <w:szCs w:val="24"/>
        </w:rPr>
        <w:t>m-banking. M-banking</w:t>
      </w:r>
      <w:r w:rsidRPr="00CF16A5">
        <w:rPr>
          <w:rFonts w:cs="Times New Roman"/>
          <w:szCs w:val="24"/>
        </w:rPr>
        <w:t xml:space="preserve"> sendiri memiliki hubungan yang sangat erat dengan inklusi keuangan.</w:t>
      </w:r>
    </w:p>
    <w:p w14:paraId="04D242D1" w14:textId="1853CC7A" w:rsidR="00887EC6" w:rsidRPr="00CF16A5" w:rsidRDefault="00887EC6" w:rsidP="00CF16A5">
      <w:pPr>
        <w:ind w:left="567" w:firstLine="567"/>
        <w:rPr>
          <w:rFonts w:cs="Times New Roman"/>
          <w:szCs w:val="24"/>
        </w:rPr>
      </w:pPr>
      <w:r w:rsidRPr="00CF16A5">
        <w:rPr>
          <w:rFonts w:cs="Times New Roman"/>
          <w:szCs w:val="24"/>
        </w:rPr>
        <w:t xml:space="preserve">Berdasarkan penelitian terdahulu dan asumsi </w:t>
      </w:r>
      <w:r w:rsidR="00D44571" w:rsidRPr="00CF16A5">
        <w:rPr>
          <w:rFonts w:cs="Times New Roman"/>
          <w:szCs w:val="24"/>
        </w:rPr>
        <w:t xml:space="preserve">yang penulis jelaskan </w:t>
      </w:r>
      <w:r w:rsidRPr="00CF16A5">
        <w:rPr>
          <w:rFonts w:cs="Times New Roman"/>
          <w:szCs w:val="24"/>
        </w:rPr>
        <w:t>di atas, maka hipotesis yang diajukan penulis adalah:</w:t>
      </w:r>
    </w:p>
    <w:p w14:paraId="62148BFB" w14:textId="61A0C81B" w:rsidR="00E937F9" w:rsidRPr="00CF16A5" w:rsidRDefault="0085507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176599">
        <w:rPr>
          <w:rFonts w:eastAsiaTheme="minorEastAsia" w:cs="Times New Roman"/>
          <w:i/>
          <w:szCs w:val="24"/>
        </w:rPr>
        <w:t xml:space="preserve">: </w:t>
      </w:r>
      <w:r w:rsidR="00E937F9" w:rsidRPr="00CF16A5">
        <w:rPr>
          <w:rFonts w:eastAsiaTheme="minorEastAsia" w:cs="Times New Roman"/>
          <w:i/>
          <w:szCs w:val="24"/>
        </w:rPr>
        <w:t>m-banking knowledge memiliki dampak positif terhadap inklusi keuangan di Jabodetabek</w:t>
      </w:r>
    </w:p>
    <w:p w14:paraId="21CBC522" w14:textId="13016233" w:rsidR="00424B0D" w:rsidRPr="00CF16A5" w:rsidRDefault="00424B0D"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Dampak Pengetahuan Keuangan</w:t>
      </w:r>
      <w:r w:rsidR="009A6DEF" w:rsidRPr="00CF16A5">
        <w:rPr>
          <w:rFonts w:ascii="Times New Roman" w:hAnsi="Times New Roman" w:cs="Times New Roman"/>
          <w:b/>
          <w:bCs/>
          <w:color w:val="auto"/>
        </w:rPr>
        <w:t xml:space="preserve"> (FK)</w:t>
      </w:r>
      <w:r w:rsidRPr="00CF16A5">
        <w:rPr>
          <w:rFonts w:ascii="Times New Roman" w:hAnsi="Times New Roman" w:cs="Times New Roman"/>
          <w:b/>
          <w:bCs/>
          <w:color w:val="auto"/>
        </w:rPr>
        <w:t xml:space="preserve"> </w:t>
      </w:r>
      <w:r w:rsidR="00443F07">
        <w:rPr>
          <w:rFonts w:ascii="Times New Roman" w:hAnsi="Times New Roman" w:cs="Times New Roman"/>
          <w:b/>
          <w:bCs/>
          <w:color w:val="auto"/>
        </w:rPr>
        <w:t>T</w:t>
      </w:r>
      <w:r w:rsidRPr="00CF16A5">
        <w:rPr>
          <w:rFonts w:ascii="Times New Roman" w:hAnsi="Times New Roman" w:cs="Times New Roman"/>
          <w:b/>
          <w:bCs/>
          <w:color w:val="auto"/>
        </w:rPr>
        <w:t>erhadap Inklusi Keuangan</w:t>
      </w:r>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Jabodetabek</w:t>
      </w:r>
    </w:p>
    <w:p w14:paraId="783A5B65" w14:textId="75E94752" w:rsidR="00A32F9D" w:rsidRPr="00CF16A5" w:rsidRDefault="00A32F9D" w:rsidP="00CF16A5">
      <w:pPr>
        <w:ind w:left="567" w:firstLine="567"/>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melakukan penelitian tentang pengaruh pengetahuan keuangan terhadap perilaku pengelolaan keuangan memberikan hasil pengetahuan keuangan berpengaruh positif terhadap perilaku pengelolaan keuangan karena orang-orang yang berpengetahuan akan memilih </w:t>
      </w:r>
      <w:r w:rsidRPr="00CF16A5">
        <w:rPr>
          <w:rFonts w:cs="Times New Roman"/>
          <w:i/>
          <w:iCs/>
          <w:szCs w:val="24"/>
        </w:rPr>
        <w:t xml:space="preserve">tools </w:t>
      </w:r>
      <w:r w:rsidRPr="00CF16A5">
        <w:rPr>
          <w:rFonts w:cs="Times New Roman"/>
          <w:szCs w:val="24"/>
        </w:rPr>
        <w:t>keua</w:t>
      </w:r>
      <w:r w:rsidR="006B2795" w:rsidRPr="00CF16A5">
        <w:rPr>
          <w:rFonts w:cs="Times New Roman"/>
          <w:szCs w:val="24"/>
        </w:rPr>
        <w:t>ngan yang memudahkan mereka untuk melakukan transaksi dan investasi. Hal ini berarti pengetahuan keuangan berpengaruh pada inklusi keuangan karena orang-orang tersebut memiliki akses terhadap layanan keuangan.</w:t>
      </w:r>
    </w:p>
    <w:p w14:paraId="416D51C1" w14:textId="4767E7F4" w:rsidR="008570F0" w:rsidRPr="00CF16A5" w:rsidRDefault="008570F0" w:rsidP="00CF16A5">
      <w:pPr>
        <w:ind w:left="567" w:firstLine="567"/>
        <w:rPr>
          <w:rFonts w:cs="Times New Roman"/>
          <w:szCs w:val="24"/>
        </w:rPr>
      </w:pPr>
      <w:r w:rsidRPr="00CF16A5">
        <w:rPr>
          <w:rFonts w:cs="Times New Roman"/>
          <w:szCs w:val="24"/>
        </w:rPr>
        <w:fldChar w:fldCharType="begin" w:fldLock="1"/>
      </w:r>
      <w:r w:rsidR="006C046A" w:rsidRPr="00CF16A5">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pengetahuan keuangan memiliki pengaruh positif terhadap inklusi keuangan.</w:t>
      </w:r>
    </w:p>
    <w:p w14:paraId="1CD8247C" w14:textId="79F4AF8C" w:rsidR="006C046A" w:rsidRPr="00CF16A5" w:rsidRDefault="006C046A" w:rsidP="00CF16A5">
      <w:pPr>
        <w:ind w:left="567" w:firstLine="567"/>
        <w:rPr>
          <w:rFonts w:cs="Times New Roman"/>
          <w:szCs w:val="24"/>
        </w:rPr>
      </w:pPr>
      <w:r w:rsidRPr="00CF16A5">
        <w:rPr>
          <w:rFonts w:cs="Times New Roman"/>
          <w:szCs w:val="24"/>
        </w:rPr>
        <w:t xml:space="preserve">Penelitian yang dilakukan oleh </w:t>
      </w:r>
      <w:r w:rsidRPr="00CF16A5">
        <w:rPr>
          <w:rFonts w:cs="Times New Roman"/>
          <w:szCs w:val="24"/>
        </w:rPr>
        <w:fldChar w:fldCharType="begin" w:fldLock="1"/>
      </w:r>
      <w:r w:rsidR="002D7FD6" w:rsidRPr="00CF16A5">
        <w:rPr>
          <w:rFonts w:cs="Times New Roman"/>
          <w:szCs w:val="24"/>
        </w:rPr>
        <w:instrText>ADDIN CSL_CITATION {"citationItems":[{"id":"ITEM-1","itemData":{"DOI":"10.1007/978-1-349-67278-3_116","ISBN":"8133593557","abstract":". 2010. July).","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menemuka</w:t>
      </w:r>
      <w:r w:rsidR="00F916B2" w:rsidRPr="00CF16A5">
        <w:rPr>
          <w:rFonts w:cs="Times New Roman"/>
          <w:szCs w:val="24"/>
        </w:rPr>
        <w:t>n</w:t>
      </w:r>
      <w:r w:rsidRPr="00CF16A5">
        <w:rPr>
          <w:rFonts w:cs="Times New Roman"/>
          <w:szCs w:val="24"/>
        </w:rPr>
        <w:t xml:space="preserve"> bahwa pengetahuan keuangan mempengaruhi literasi keuangan, dan literasi keuangan mempengaruhi inklusi keuangan, dimana masyarakat dengan tingkat pengetahuan yang lebih tinggi akan lebih memperhatikan dan mengendalikan kondisi keuangan mereka.</w:t>
      </w:r>
    </w:p>
    <w:p w14:paraId="3AF0A147" w14:textId="7BF991DE" w:rsidR="002D7FD6" w:rsidRPr="00CF16A5" w:rsidRDefault="00F916B2" w:rsidP="00CF16A5">
      <w:pPr>
        <w:ind w:left="567" w:firstLine="567"/>
        <w:rPr>
          <w:rFonts w:cs="Times New Roman"/>
          <w:szCs w:val="24"/>
        </w:rPr>
      </w:pPr>
      <w:r w:rsidRPr="00CF16A5">
        <w:rPr>
          <w:rFonts w:cs="Times New Roman"/>
          <w:szCs w:val="24"/>
        </w:rPr>
        <w:t>Dalam</w:t>
      </w:r>
      <w:r w:rsidR="002D7FD6" w:rsidRPr="00CF16A5">
        <w:rPr>
          <w:rFonts w:cs="Times New Roman"/>
          <w:szCs w:val="24"/>
        </w:rPr>
        <w:t xml:space="preserve"> penelitiannya, </w:t>
      </w:r>
      <w:r w:rsidR="002D7FD6" w:rsidRPr="00CF16A5">
        <w:rPr>
          <w:rFonts w:cs="Times New Roman"/>
          <w:szCs w:val="24"/>
        </w:rPr>
        <w:fldChar w:fldCharType="begin" w:fldLock="1"/>
      </w:r>
      <w:r w:rsidR="00A32F9D" w:rsidRPr="00CF16A5">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2D7FD6" w:rsidRPr="00CF16A5">
        <w:rPr>
          <w:rFonts w:cs="Times New Roman"/>
          <w:szCs w:val="24"/>
        </w:rPr>
        <w:fldChar w:fldCharType="separate"/>
      </w:r>
      <w:r w:rsidR="002D7FD6" w:rsidRPr="00CF16A5">
        <w:rPr>
          <w:rFonts w:cs="Times New Roman"/>
          <w:noProof/>
          <w:szCs w:val="24"/>
        </w:rPr>
        <w:t>Grohmann et al.</w:t>
      </w:r>
      <w:r w:rsidRPr="00CF16A5">
        <w:rPr>
          <w:rFonts w:cs="Times New Roman"/>
          <w:noProof/>
          <w:szCs w:val="24"/>
        </w:rPr>
        <w:t xml:space="preserve"> (</w:t>
      </w:r>
      <w:r w:rsidR="002D7FD6" w:rsidRPr="00CF16A5">
        <w:rPr>
          <w:rFonts w:cs="Times New Roman"/>
          <w:noProof/>
          <w:szCs w:val="24"/>
        </w:rPr>
        <w:t>2018)</w:t>
      </w:r>
      <w:r w:rsidR="002D7FD6" w:rsidRPr="00CF16A5">
        <w:rPr>
          <w:rFonts w:cs="Times New Roman"/>
          <w:szCs w:val="24"/>
        </w:rPr>
        <w:fldChar w:fldCharType="end"/>
      </w:r>
      <w:r w:rsidRPr="00CF16A5">
        <w:rPr>
          <w:rFonts w:cs="Times New Roman"/>
          <w:szCs w:val="24"/>
        </w:rPr>
        <w:t xml:space="preserve"> menemukan adanya hubungan positif dan signifikan antara pengetahuan keuangan terhadap inklusi keuangan. Dengan pengetahuan keuangan yang baik, maka seorang individu dapat mengakses dan membuat keputusan keuangan dengan lebih baik.</w:t>
      </w:r>
    </w:p>
    <w:p w14:paraId="705EEB98" w14:textId="15DC59CA" w:rsidR="00887EC6" w:rsidRPr="00CF16A5" w:rsidRDefault="00887EC6" w:rsidP="00CF16A5">
      <w:pPr>
        <w:ind w:left="567" w:firstLine="567"/>
        <w:rPr>
          <w:rFonts w:cs="Times New Roman"/>
          <w:szCs w:val="24"/>
        </w:rPr>
      </w:pPr>
      <w:r w:rsidRPr="00CF16A5">
        <w:rPr>
          <w:rFonts w:cs="Times New Roman"/>
          <w:szCs w:val="24"/>
        </w:rPr>
        <w:t>Berdasarkan penelitian terdahulu dan asumsi</w:t>
      </w:r>
      <w:r w:rsidR="00D44571" w:rsidRPr="00CF16A5">
        <w:rPr>
          <w:rFonts w:cs="Times New Roman"/>
          <w:szCs w:val="24"/>
        </w:rPr>
        <w:t xml:space="preserve"> yang penulis jelaskan</w:t>
      </w:r>
      <w:r w:rsidRPr="00CF16A5">
        <w:rPr>
          <w:rFonts w:cs="Times New Roman"/>
          <w:szCs w:val="24"/>
        </w:rPr>
        <w:t xml:space="preserve"> di atas, maka hipotesis yang diajukan penulis adalah:</w:t>
      </w:r>
    </w:p>
    <w:p w14:paraId="7E9D1175" w14:textId="6289F551" w:rsidR="002609B1" w:rsidRPr="00CF16A5" w:rsidRDefault="0085507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2609B1" w:rsidRPr="00CF16A5">
        <w:rPr>
          <w:rFonts w:eastAsiaTheme="minorEastAsia" w:cs="Times New Roman"/>
          <w:i/>
          <w:szCs w:val="24"/>
        </w:rPr>
        <w:t>: pengetahuan keuangan memiliki dampak positif terhadap inklusi keuangan di Jabodetabek</w:t>
      </w:r>
    </w:p>
    <w:p w14:paraId="21567A20" w14:textId="0688E11E" w:rsidR="00424B0D" w:rsidRPr="00CF16A5" w:rsidRDefault="00424B0D"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Dampak Perilaku Keuangan</w:t>
      </w:r>
      <w:r w:rsidR="009A6DEF" w:rsidRPr="00CF16A5">
        <w:rPr>
          <w:rFonts w:ascii="Times New Roman" w:hAnsi="Times New Roman" w:cs="Times New Roman"/>
          <w:b/>
          <w:bCs/>
          <w:color w:val="auto"/>
        </w:rPr>
        <w:t xml:space="preserve"> (FB)</w:t>
      </w:r>
      <w:r w:rsidRPr="00CF16A5">
        <w:rPr>
          <w:rFonts w:ascii="Times New Roman" w:hAnsi="Times New Roman" w:cs="Times New Roman"/>
          <w:b/>
          <w:bCs/>
          <w:color w:val="auto"/>
        </w:rPr>
        <w:t xml:space="preserve"> </w:t>
      </w:r>
      <w:r w:rsidR="00873BEA">
        <w:rPr>
          <w:rFonts w:ascii="Times New Roman" w:hAnsi="Times New Roman" w:cs="Times New Roman"/>
          <w:b/>
          <w:bCs/>
          <w:color w:val="auto"/>
        </w:rPr>
        <w:t>T</w:t>
      </w:r>
      <w:r w:rsidRPr="00CF16A5">
        <w:rPr>
          <w:rFonts w:ascii="Times New Roman" w:hAnsi="Times New Roman" w:cs="Times New Roman"/>
          <w:b/>
          <w:bCs/>
          <w:color w:val="auto"/>
        </w:rPr>
        <w:t>erhadap Inklusi Keuangan</w:t>
      </w:r>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Jabodetabek</w:t>
      </w:r>
    </w:p>
    <w:p w14:paraId="48EA916B" w14:textId="715836A4" w:rsidR="008570F0" w:rsidRPr="00CF16A5" w:rsidRDefault="008570F0" w:rsidP="00CF16A5">
      <w:pPr>
        <w:ind w:left="567" w:firstLine="567"/>
        <w:rPr>
          <w:rFonts w:cs="Times New Roman"/>
          <w:szCs w:val="24"/>
        </w:rPr>
      </w:pPr>
      <w:r w:rsidRPr="00CF16A5">
        <w:rPr>
          <w:rFonts w:cs="Times New Roman"/>
          <w:szCs w:val="24"/>
        </w:rPr>
        <w:fldChar w:fldCharType="begin" w:fldLock="1"/>
      </w:r>
      <w:r w:rsidR="006C046A" w:rsidRPr="00CF16A5">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perilaku keuangan memiliki pengaruh positif terhadap inklusi keuangan.</w:t>
      </w:r>
    </w:p>
    <w:p w14:paraId="603538AC" w14:textId="49C2932A" w:rsidR="006C046A" w:rsidRPr="00CF16A5" w:rsidRDefault="006C046A" w:rsidP="00CF16A5">
      <w:pPr>
        <w:ind w:left="567" w:firstLine="567"/>
        <w:rPr>
          <w:rFonts w:cs="Times New Roman"/>
          <w:szCs w:val="24"/>
        </w:rPr>
      </w:pPr>
      <w:r w:rsidRPr="00CF16A5">
        <w:rPr>
          <w:rFonts w:cs="Times New Roman"/>
          <w:szCs w:val="24"/>
        </w:rPr>
        <w:t xml:space="preserve">Penelitian yang dilakukan oleh </w:t>
      </w:r>
      <w:r w:rsidRPr="00CF16A5">
        <w:rPr>
          <w:rFonts w:cs="Times New Roman"/>
          <w:szCs w:val="24"/>
        </w:rPr>
        <w:fldChar w:fldCharType="begin" w:fldLock="1"/>
      </w:r>
      <w:r w:rsidR="002D7FD6" w:rsidRPr="00CF16A5">
        <w:rPr>
          <w:rFonts w:cs="Times New Roman"/>
          <w:szCs w:val="24"/>
        </w:rPr>
        <w:instrText>ADDIN CSL_CITATION {"citationItems":[{"id":"ITEM-1","itemData":{"DOI":"10.1007/978-1-349-67278-3_116","ISBN":"8133593557","abstract":". 2010. July).","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menemuka</w:t>
      </w:r>
      <w:r w:rsidR="00225E2A" w:rsidRPr="00CF16A5">
        <w:rPr>
          <w:rFonts w:cs="Times New Roman"/>
          <w:szCs w:val="24"/>
        </w:rPr>
        <w:t>n</w:t>
      </w:r>
      <w:r w:rsidRPr="00CF16A5">
        <w:rPr>
          <w:rFonts w:cs="Times New Roman"/>
          <w:szCs w:val="24"/>
        </w:rPr>
        <w:t xml:space="preserve"> bahwa perilaku keuangan dan sikap keuangan belum tentu mempengaruhi literasi keuangan, tetapi perilaku keuangan dan sikap keuagan mempengaruhi inklusi keuangan. Hal ini dikarenakan setiap individu memiliki perilaku </w:t>
      </w:r>
      <w:r w:rsidR="00167F9C" w:rsidRPr="00CF16A5">
        <w:rPr>
          <w:rFonts w:cs="Times New Roman"/>
          <w:szCs w:val="24"/>
        </w:rPr>
        <w:t xml:space="preserve">dan sikap </w:t>
      </w:r>
      <w:r w:rsidRPr="00CF16A5">
        <w:rPr>
          <w:rFonts w:cs="Times New Roman"/>
          <w:szCs w:val="24"/>
        </w:rPr>
        <w:t>yang berbeda satu dengan yang lainnya.</w:t>
      </w:r>
    </w:p>
    <w:p w14:paraId="295114CF" w14:textId="3CF4D5A5" w:rsidR="00887EC6" w:rsidRPr="00CF16A5" w:rsidRDefault="00887EC6" w:rsidP="00CF16A5">
      <w:pPr>
        <w:ind w:left="567" w:firstLine="567"/>
        <w:rPr>
          <w:rFonts w:cs="Times New Roman"/>
          <w:szCs w:val="24"/>
        </w:rPr>
      </w:pPr>
      <w:r w:rsidRPr="00CF16A5">
        <w:rPr>
          <w:rFonts w:cs="Times New Roman"/>
          <w:szCs w:val="24"/>
        </w:rPr>
        <w:t xml:space="preserve">Berdasarkan penelitian terdahulu dan asumsi </w:t>
      </w:r>
      <w:r w:rsidR="00D44571" w:rsidRPr="00CF16A5">
        <w:rPr>
          <w:rFonts w:cs="Times New Roman"/>
          <w:szCs w:val="24"/>
        </w:rPr>
        <w:t xml:space="preserve">yang penulis jelaskan </w:t>
      </w:r>
      <w:r w:rsidRPr="00CF16A5">
        <w:rPr>
          <w:rFonts w:cs="Times New Roman"/>
          <w:szCs w:val="24"/>
        </w:rPr>
        <w:t>di atas, maka hipotesis yang diajukan penulis adalah:</w:t>
      </w:r>
    </w:p>
    <w:p w14:paraId="3DE0836D" w14:textId="6195145E" w:rsidR="00147B34" w:rsidRPr="00CF16A5" w:rsidRDefault="0085507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147B34" w:rsidRPr="00CF16A5">
        <w:rPr>
          <w:rFonts w:eastAsiaTheme="minorEastAsia" w:cs="Times New Roman"/>
          <w:i/>
          <w:szCs w:val="24"/>
        </w:rPr>
        <w:t>: perilaku keuangan memiliki dampak positif terhadap inklusi keuangan di Jabodetabek</w:t>
      </w:r>
    </w:p>
    <w:p w14:paraId="3DCAA293" w14:textId="1DB44D70" w:rsidR="00424B0D" w:rsidRPr="00CF16A5" w:rsidRDefault="00424B0D"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Dampak Sikap Keuangan</w:t>
      </w:r>
      <w:r w:rsidR="009A6DEF" w:rsidRPr="00CF16A5">
        <w:rPr>
          <w:rFonts w:ascii="Times New Roman" w:hAnsi="Times New Roman" w:cs="Times New Roman"/>
          <w:b/>
          <w:bCs/>
          <w:color w:val="auto"/>
        </w:rPr>
        <w:t xml:space="preserve"> (FA)</w:t>
      </w:r>
      <w:r w:rsidRPr="00CF16A5">
        <w:rPr>
          <w:rFonts w:ascii="Times New Roman" w:hAnsi="Times New Roman" w:cs="Times New Roman"/>
          <w:b/>
          <w:bCs/>
          <w:color w:val="auto"/>
        </w:rPr>
        <w:t xml:space="preserve"> </w:t>
      </w:r>
      <w:r w:rsidR="00CD1203">
        <w:rPr>
          <w:rFonts w:ascii="Times New Roman" w:hAnsi="Times New Roman" w:cs="Times New Roman"/>
          <w:b/>
          <w:bCs/>
          <w:color w:val="auto"/>
        </w:rPr>
        <w:t>T</w:t>
      </w:r>
      <w:r w:rsidRPr="00CF16A5">
        <w:rPr>
          <w:rFonts w:ascii="Times New Roman" w:hAnsi="Times New Roman" w:cs="Times New Roman"/>
          <w:b/>
          <w:bCs/>
          <w:color w:val="auto"/>
        </w:rPr>
        <w:t>erhadap Inklusi Keuangan</w:t>
      </w:r>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Jabodetabek</w:t>
      </w:r>
    </w:p>
    <w:p w14:paraId="0542FC27" w14:textId="1136D3F4" w:rsidR="0051492A" w:rsidRPr="00CF16A5" w:rsidRDefault="0051492A" w:rsidP="00CF16A5">
      <w:pPr>
        <w:ind w:left="567" w:firstLine="567"/>
        <w:rPr>
          <w:rFonts w:cs="Times New Roman"/>
          <w:szCs w:val="24"/>
        </w:rPr>
      </w:pPr>
      <w:r w:rsidRPr="00CF16A5">
        <w:rPr>
          <w:rFonts w:cs="Times New Roman"/>
          <w:szCs w:val="24"/>
        </w:rPr>
        <w:fldChar w:fldCharType="begin" w:fldLock="1"/>
      </w:r>
      <w:r w:rsidR="006C046A" w:rsidRPr="00CF16A5">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sikap keuangan memiliki pengaruh positif terhadap inklusi keuangan.</w:t>
      </w:r>
    </w:p>
    <w:p w14:paraId="3C6A2F8A" w14:textId="7A5E6358" w:rsidR="00167F9C" w:rsidRPr="00CF16A5" w:rsidRDefault="00167F9C" w:rsidP="00CF16A5">
      <w:pPr>
        <w:ind w:left="567" w:firstLine="567"/>
        <w:rPr>
          <w:rFonts w:cs="Times New Roman"/>
          <w:szCs w:val="24"/>
        </w:rPr>
      </w:pPr>
      <w:r w:rsidRPr="00CF16A5">
        <w:rPr>
          <w:rFonts w:cs="Times New Roman"/>
          <w:szCs w:val="24"/>
        </w:rPr>
        <w:fldChar w:fldCharType="begin" w:fldLock="1"/>
      </w:r>
      <w:r w:rsidR="002D7FD6" w:rsidRPr="00CF16A5">
        <w:rPr>
          <w:rFonts w:cs="Times New Roman"/>
          <w:szCs w:val="24"/>
        </w:rPr>
        <w:instrText>ADDIN CSL_CITATION {"citationItems":[{"id":"ITEM-1","itemData":{"DOI":"10.1007/978-1-349-67278-3_116","ISBN":"8133593557","abstract":". 2010. July).","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r w:rsidR="00225E2A" w:rsidRPr="00CF16A5">
        <w:rPr>
          <w:rFonts w:cs="Times New Roman"/>
          <w:szCs w:val="24"/>
        </w:rPr>
        <w:t xml:space="preserve">melakukan penelitian dan </w:t>
      </w:r>
      <w:r w:rsidRPr="00CF16A5">
        <w:rPr>
          <w:rFonts w:cs="Times New Roman"/>
          <w:szCs w:val="24"/>
        </w:rPr>
        <w:t>menemuka</w:t>
      </w:r>
      <w:r w:rsidR="00225E2A" w:rsidRPr="00CF16A5">
        <w:rPr>
          <w:rFonts w:cs="Times New Roman"/>
          <w:szCs w:val="24"/>
        </w:rPr>
        <w:t>n</w:t>
      </w:r>
      <w:r w:rsidRPr="00CF16A5">
        <w:rPr>
          <w:rFonts w:cs="Times New Roman"/>
          <w:szCs w:val="24"/>
        </w:rPr>
        <w:t xml:space="preserve">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009E6EB4" w14:textId="48BC7E7C" w:rsidR="00863CC2" w:rsidRPr="00CF16A5" w:rsidRDefault="00863CC2" w:rsidP="00CF16A5">
      <w:pPr>
        <w:ind w:left="567" w:firstLine="567"/>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melakukan penelitian tentang pengaruh sikap keuangan terhadap perilaku pengelolaan keuangan memberikan hasil sikap </w:t>
      </w:r>
      <w:r w:rsidRPr="00CF16A5">
        <w:rPr>
          <w:rFonts w:cs="Times New Roman"/>
          <w:szCs w:val="24"/>
        </w:rPr>
        <w:lastRenderedPageBreak/>
        <w:t>keuangan berpengaruh positif terhadap perilaku pengelolaan keuangan, yang berarti semakin baik sikap yang dimiliki seseorang terhadap uang maka semakin baik pula pengelolaan keuangan pribadinya. Sikap keuangan yang dimiliki akan membantu orang-orang dalam menentukan tindakan dan perilaku mereka dalam hal keuangan, baik dalam hal pengelolaan keuangan, penganggaran keuangan pribadi ataupun keputusan individu mengenai penyimpanan jangka panjang. Hal ini berarti sikap keuangan berpengaruh pada inklusi keuangan karena orang-orang tersebut memiliki akses terhadap layanan keuangan.</w:t>
      </w:r>
    </w:p>
    <w:p w14:paraId="32EA264F" w14:textId="11F87F94" w:rsidR="00887EC6" w:rsidRPr="00CF16A5" w:rsidRDefault="00887EC6" w:rsidP="00CF16A5">
      <w:pPr>
        <w:ind w:left="567" w:firstLine="567"/>
        <w:rPr>
          <w:rFonts w:cs="Times New Roman"/>
          <w:szCs w:val="24"/>
        </w:rPr>
      </w:pPr>
      <w:r w:rsidRPr="00CF16A5">
        <w:rPr>
          <w:rFonts w:cs="Times New Roman"/>
          <w:szCs w:val="24"/>
        </w:rPr>
        <w:t xml:space="preserve">Berdasarkan penelitian terdahulu dan asumsi </w:t>
      </w:r>
      <w:r w:rsidR="00D44571" w:rsidRPr="00CF16A5">
        <w:rPr>
          <w:rFonts w:cs="Times New Roman"/>
          <w:szCs w:val="24"/>
        </w:rPr>
        <w:t xml:space="preserve">yang penulis jelaskan </w:t>
      </w:r>
      <w:r w:rsidRPr="00CF16A5">
        <w:rPr>
          <w:rFonts w:cs="Times New Roman"/>
          <w:szCs w:val="24"/>
        </w:rPr>
        <w:t>di atas, maka hipotesis yang diajukan penulis adalah:</w:t>
      </w:r>
    </w:p>
    <w:p w14:paraId="7D48AF2D" w14:textId="50255C5B" w:rsidR="008F63C3" w:rsidRPr="00CF16A5" w:rsidRDefault="0085507F" w:rsidP="00CF16A5">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8F63C3" w:rsidRPr="00CF16A5">
        <w:rPr>
          <w:rFonts w:eastAsiaTheme="minorEastAsia" w:cs="Times New Roman"/>
          <w:i/>
          <w:szCs w:val="24"/>
        </w:rPr>
        <w:t xml:space="preserve">: </w:t>
      </w:r>
      <w:r w:rsidR="007D682F" w:rsidRPr="00CF16A5">
        <w:rPr>
          <w:rFonts w:eastAsiaTheme="minorEastAsia" w:cs="Times New Roman"/>
          <w:i/>
          <w:szCs w:val="24"/>
        </w:rPr>
        <w:t>sikap keuangan memiliki dampak positif terhadap inklusi keuangan di Jabodetabek</w:t>
      </w:r>
      <w:commentRangeStart w:id="7"/>
      <w:commentRangeEnd w:id="7"/>
      <w:r w:rsidR="007D682F" w:rsidRPr="00CF16A5">
        <w:rPr>
          <w:rStyle w:val="CommentReference"/>
          <w:rFonts w:cs="Times New Roman"/>
          <w:sz w:val="24"/>
          <w:szCs w:val="24"/>
        </w:rPr>
        <w:commentReference w:id="7"/>
      </w:r>
    </w:p>
    <w:p w14:paraId="44D66970" w14:textId="77777777" w:rsidR="002C6254" w:rsidRPr="00CF16A5" w:rsidRDefault="002C6254" w:rsidP="00CF16A5">
      <w:pPr>
        <w:spacing w:after="0"/>
        <w:ind w:left="567"/>
        <w:rPr>
          <w:rFonts w:cs="Times New Roman"/>
          <w:i/>
          <w:szCs w:val="24"/>
          <w:highlight w:val="yellow"/>
        </w:rPr>
      </w:pPr>
    </w:p>
    <w:p w14:paraId="5E7A84D0" w14:textId="5738098B" w:rsidR="00424B0D" w:rsidRPr="00CF16A5" w:rsidRDefault="00424B0D" w:rsidP="00CF16A5">
      <w:pPr>
        <w:pStyle w:val="Heading2"/>
        <w:numPr>
          <w:ilvl w:val="1"/>
          <w:numId w:val="1"/>
        </w:numPr>
        <w:spacing w:before="0"/>
        <w:rPr>
          <w:rFonts w:cs="Times New Roman"/>
          <w:szCs w:val="24"/>
        </w:rPr>
      </w:pPr>
      <w:r w:rsidRPr="00CF16A5">
        <w:rPr>
          <w:rFonts w:cs="Times New Roman"/>
          <w:szCs w:val="24"/>
        </w:rPr>
        <w:t>Penelitian Terdahulu</w:t>
      </w:r>
    </w:p>
    <w:p w14:paraId="1BD30DB6" w14:textId="2D0DB563" w:rsidR="00184DF1" w:rsidRPr="00CF16A5" w:rsidRDefault="00184DF1" w:rsidP="005B20D5">
      <w:pPr>
        <w:spacing w:after="0"/>
        <w:ind w:firstLine="576"/>
        <w:rPr>
          <w:rFonts w:cs="Times New Roman"/>
          <w:szCs w:val="24"/>
        </w:rPr>
      </w:pPr>
      <w:r w:rsidRPr="00CF16A5">
        <w:rPr>
          <w:rFonts w:cs="Times New Roman"/>
          <w:szCs w:val="24"/>
        </w:rPr>
        <w:t xml:space="preserve">Penelitian mengenai pengaruh </w:t>
      </w:r>
      <w:r w:rsidR="0085507F">
        <w:rPr>
          <w:rFonts w:cs="Times New Roman"/>
          <w:i/>
          <w:iCs/>
          <w:szCs w:val="24"/>
        </w:rPr>
        <w:t xml:space="preserve">personal innovativeness, m-banking knowledge, </w:t>
      </w:r>
      <w:r w:rsidRPr="00CF16A5">
        <w:rPr>
          <w:rFonts w:cs="Times New Roman"/>
          <w:szCs w:val="24"/>
        </w:rPr>
        <w:t xml:space="preserve">dan literasi keuangan terhadap inklusi keuangan belum banyak dilakukan sebelumnya. Berikut terangkum penelitian terdahulu mengenai </w:t>
      </w:r>
      <w:r w:rsidR="0085507F">
        <w:rPr>
          <w:rFonts w:cs="Times New Roman"/>
          <w:i/>
          <w:iCs/>
          <w:szCs w:val="24"/>
        </w:rPr>
        <w:t>personal innovativeness, m-banking knowledge</w:t>
      </w:r>
      <w:r w:rsidRPr="00CF16A5">
        <w:rPr>
          <w:rFonts w:cs="Times New Roman"/>
          <w:i/>
          <w:iCs/>
          <w:szCs w:val="24"/>
        </w:rPr>
        <w:t xml:space="preserve">, </w:t>
      </w:r>
      <w:r w:rsidRPr="00CF16A5">
        <w:rPr>
          <w:rFonts w:cs="Times New Roman"/>
          <w:szCs w:val="24"/>
        </w:rPr>
        <w:t>literasi keuangan, dan inklusi keuangan.</w:t>
      </w:r>
    </w:p>
    <w:p w14:paraId="5A8C828D" w14:textId="5756007D" w:rsidR="00FC2294" w:rsidRPr="00CF16A5" w:rsidRDefault="00FC2294" w:rsidP="005B44EC">
      <w:pPr>
        <w:pStyle w:val="Caption"/>
        <w:spacing w:after="0" w:line="360" w:lineRule="auto"/>
        <w:jc w:val="center"/>
        <w:rPr>
          <w:rFonts w:cs="Times New Roman"/>
          <w:i w:val="0"/>
          <w:iCs w:val="0"/>
          <w:color w:val="auto"/>
          <w:sz w:val="24"/>
          <w:szCs w:val="24"/>
        </w:rPr>
      </w:pPr>
      <w:r w:rsidRPr="00CF16A5">
        <w:rPr>
          <w:rFonts w:cs="Times New Roman"/>
          <w:i w:val="0"/>
          <w:iCs w:val="0"/>
          <w:color w:val="auto"/>
          <w:sz w:val="24"/>
          <w:szCs w:val="24"/>
        </w:rPr>
        <w:t xml:space="preserve">Tabel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Tabel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Penelitian Terdahulu</w:t>
      </w:r>
    </w:p>
    <w:tbl>
      <w:tblPr>
        <w:tblStyle w:val="TableGrid"/>
        <w:tblW w:w="8217" w:type="dxa"/>
        <w:jc w:val="center"/>
        <w:tblLook w:val="04A0" w:firstRow="1" w:lastRow="0" w:firstColumn="1" w:lastColumn="0" w:noHBand="0" w:noVBand="1"/>
      </w:tblPr>
      <w:tblGrid>
        <w:gridCol w:w="1696"/>
        <w:gridCol w:w="2410"/>
        <w:gridCol w:w="4111"/>
      </w:tblGrid>
      <w:tr w:rsidR="00CF16A5" w:rsidRPr="00CF16A5" w14:paraId="4F4E4893" w14:textId="77777777" w:rsidTr="0030595D">
        <w:trPr>
          <w:jc w:val="center"/>
        </w:trPr>
        <w:tc>
          <w:tcPr>
            <w:tcW w:w="1696" w:type="dxa"/>
          </w:tcPr>
          <w:p w14:paraId="362AAA84" w14:textId="6529C9DC" w:rsidR="00FC2294" w:rsidRPr="00CF16A5" w:rsidRDefault="00FC2294" w:rsidP="00CF16A5">
            <w:pPr>
              <w:jc w:val="center"/>
              <w:rPr>
                <w:rFonts w:cs="Times New Roman"/>
                <w:szCs w:val="24"/>
              </w:rPr>
            </w:pPr>
            <w:r w:rsidRPr="00CF16A5">
              <w:rPr>
                <w:rFonts w:cs="Times New Roman"/>
                <w:szCs w:val="24"/>
              </w:rPr>
              <w:t>Nama Peneliti</w:t>
            </w:r>
          </w:p>
        </w:tc>
        <w:tc>
          <w:tcPr>
            <w:tcW w:w="2410" w:type="dxa"/>
          </w:tcPr>
          <w:p w14:paraId="1DDC67B1" w14:textId="66C68C81" w:rsidR="00FC2294" w:rsidRPr="00CF16A5" w:rsidRDefault="00FC2294" w:rsidP="00CF16A5">
            <w:pPr>
              <w:jc w:val="center"/>
              <w:rPr>
                <w:rFonts w:cs="Times New Roman"/>
                <w:szCs w:val="24"/>
              </w:rPr>
            </w:pPr>
            <w:r w:rsidRPr="00CF16A5">
              <w:rPr>
                <w:rFonts w:cs="Times New Roman"/>
                <w:szCs w:val="24"/>
              </w:rPr>
              <w:t>Judul Penelitian</w:t>
            </w:r>
          </w:p>
        </w:tc>
        <w:tc>
          <w:tcPr>
            <w:tcW w:w="4111" w:type="dxa"/>
          </w:tcPr>
          <w:p w14:paraId="2B82ADB2" w14:textId="5B3022C0" w:rsidR="00FC2294" w:rsidRPr="00CF16A5" w:rsidRDefault="00FC2294" w:rsidP="00CF16A5">
            <w:pPr>
              <w:jc w:val="center"/>
              <w:rPr>
                <w:rFonts w:cs="Times New Roman"/>
                <w:szCs w:val="24"/>
              </w:rPr>
            </w:pPr>
            <w:r w:rsidRPr="00CF16A5">
              <w:rPr>
                <w:rFonts w:cs="Times New Roman"/>
                <w:szCs w:val="24"/>
              </w:rPr>
              <w:t>Hasil Penelitian</w:t>
            </w:r>
          </w:p>
        </w:tc>
      </w:tr>
      <w:tr w:rsidR="00CF16A5" w:rsidRPr="00CF16A5" w14:paraId="441BBF40" w14:textId="77777777" w:rsidTr="0030595D">
        <w:trPr>
          <w:jc w:val="center"/>
        </w:trPr>
        <w:tc>
          <w:tcPr>
            <w:tcW w:w="1696" w:type="dxa"/>
          </w:tcPr>
          <w:p w14:paraId="0943111D" w14:textId="72F37C5B" w:rsidR="00FC2294" w:rsidRPr="00CF16A5" w:rsidRDefault="00DB5C8A" w:rsidP="00CF16A5">
            <w:pPr>
              <w:jc w:val="left"/>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rohmann et al.</w:t>
            </w:r>
            <w:r w:rsidR="00C05EE1" w:rsidRPr="00CF16A5">
              <w:rPr>
                <w:rFonts w:cs="Times New Roman"/>
                <w:noProof/>
                <w:szCs w:val="24"/>
              </w:rPr>
              <w:t xml:space="preserve"> (</w:t>
            </w:r>
            <w:r w:rsidRPr="00CF16A5">
              <w:rPr>
                <w:rFonts w:cs="Times New Roman"/>
                <w:noProof/>
                <w:szCs w:val="24"/>
              </w:rPr>
              <w:t>2018)</w:t>
            </w:r>
            <w:r w:rsidRPr="00CF16A5">
              <w:rPr>
                <w:rFonts w:cs="Times New Roman"/>
                <w:szCs w:val="24"/>
              </w:rPr>
              <w:fldChar w:fldCharType="end"/>
            </w:r>
          </w:p>
        </w:tc>
        <w:tc>
          <w:tcPr>
            <w:tcW w:w="2410" w:type="dxa"/>
          </w:tcPr>
          <w:p w14:paraId="6CF4339D" w14:textId="17144651" w:rsidR="00FC2294" w:rsidRPr="00CF16A5" w:rsidRDefault="00DB5C8A" w:rsidP="00CF16A5">
            <w:pPr>
              <w:jc w:val="left"/>
              <w:rPr>
                <w:rFonts w:cs="Times New Roman"/>
                <w:i/>
                <w:iCs/>
                <w:szCs w:val="24"/>
              </w:rPr>
            </w:pPr>
            <w:r w:rsidRPr="00CF16A5">
              <w:rPr>
                <w:rFonts w:cs="Times New Roman"/>
                <w:i/>
                <w:iCs/>
                <w:szCs w:val="24"/>
              </w:rPr>
              <w:t>Does financial literacy improve financial inclusion? Cross country evidence</w:t>
            </w:r>
          </w:p>
        </w:tc>
        <w:tc>
          <w:tcPr>
            <w:tcW w:w="4111" w:type="dxa"/>
          </w:tcPr>
          <w:p w14:paraId="5D9ED85D" w14:textId="77777777" w:rsidR="00FC2294" w:rsidRPr="00CF16A5" w:rsidRDefault="0002407E" w:rsidP="00CF16A5">
            <w:pPr>
              <w:pStyle w:val="ListParagraph"/>
              <w:numPr>
                <w:ilvl w:val="0"/>
                <w:numId w:val="15"/>
              </w:numPr>
              <w:ind w:left="142" w:hanging="142"/>
              <w:jc w:val="left"/>
              <w:rPr>
                <w:rFonts w:cs="Times New Roman"/>
                <w:szCs w:val="24"/>
              </w:rPr>
            </w:pPr>
            <w:r w:rsidRPr="00CF16A5">
              <w:rPr>
                <w:rFonts w:cs="Times New Roman"/>
                <w:szCs w:val="24"/>
              </w:rPr>
              <w:t>Literasi keuangan memiliki hubungan positif dan signifikan terhadap inklusi keuangan karena permintaan akan jasa keuangan dalam bentuk literasi keuangan dan pasokan jasa keuangan penting untuk inklusi keuangan</w:t>
            </w:r>
          </w:p>
          <w:p w14:paraId="6F6D0312" w14:textId="7E18D205" w:rsidR="005E6679" w:rsidRPr="00CF16A5" w:rsidRDefault="005E6679" w:rsidP="00CF16A5">
            <w:pPr>
              <w:pStyle w:val="ListParagraph"/>
              <w:numPr>
                <w:ilvl w:val="0"/>
                <w:numId w:val="15"/>
              </w:numPr>
              <w:ind w:left="142" w:hanging="142"/>
              <w:jc w:val="left"/>
              <w:rPr>
                <w:rFonts w:cs="Times New Roman"/>
                <w:szCs w:val="24"/>
              </w:rPr>
            </w:pPr>
            <w:r w:rsidRPr="00CF16A5">
              <w:rPr>
                <w:rFonts w:cs="Times New Roman"/>
                <w:szCs w:val="24"/>
              </w:rPr>
              <w:t>Meningkatkan pengetahuan keuangan dapat berpengaruh baik terhadap inklusi keuangan</w:t>
            </w:r>
          </w:p>
        </w:tc>
      </w:tr>
      <w:tr w:rsidR="00CF16A5" w:rsidRPr="00CF16A5" w14:paraId="3DBC3210" w14:textId="77777777" w:rsidTr="0030595D">
        <w:trPr>
          <w:jc w:val="center"/>
        </w:trPr>
        <w:tc>
          <w:tcPr>
            <w:tcW w:w="1696" w:type="dxa"/>
          </w:tcPr>
          <w:p w14:paraId="60F74E0C" w14:textId="745BDD09" w:rsidR="008E714D" w:rsidRPr="00CF16A5" w:rsidRDefault="008E714D" w:rsidP="00CF16A5">
            <w:pPr>
              <w:jc w:val="left"/>
              <w:rPr>
                <w:rFonts w:cs="Times New Roman"/>
                <w:szCs w:val="24"/>
              </w:rPr>
            </w:pPr>
            <w:r w:rsidRPr="00CF16A5">
              <w:rPr>
                <w:rFonts w:cs="Times New Roman"/>
                <w:szCs w:val="24"/>
              </w:rPr>
              <w:fldChar w:fldCharType="begin" w:fldLock="1"/>
            </w:r>
            <w:r w:rsidR="008570F0" w:rsidRPr="00CF16A5">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p>
        </w:tc>
        <w:tc>
          <w:tcPr>
            <w:tcW w:w="2410" w:type="dxa"/>
          </w:tcPr>
          <w:p w14:paraId="0A7A0711" w14:textId="3B0BD3D8" w:rsidR="008E714D" w:rsidRPr="00CF16A5" w:rsidRDefault="008E714D" w:rsidP="00CF16A5">
            <w:pPr>
              <w:jc w:val="left"/>
              <w:rPr>
                <w:rFonts w:cs="Times New Roman"/>
                <w:szCs w:val="24"/>
              </w:rPr>
            </w:pPr>
            <w:r w:rsidRPr="00CF16A5">
              <w:rPr>
                <w:rFonts w:cs="Times New Roman"/>
                <w:szCs w:val="24"/>
              </w:rPr>
              <w:t xml:space="preserve">Pengaruh literasi keuangan dan </w:t>
            </w:r>
            <w:r w:rsidRPr="00CF16A5">
              <w:rPr>
                <w:rFonts w:cs="Times New Roman"/>
                <w:i/>
                <w:iCs/>
                <w:szCs w:val="24"/>
              </w:rPr>
              <w:t>financial technology</w:t>
            </w:r>
            <w:r w:rsidRPr="00CF16A5">
              <w:rPr>
                <w:rFonts w:cs="Times New Roman"/>
                <w:szCs w:val="24"/>
              </w:rPr>
              <w:t xml:space="preserve"> terhadap inklusi </w:t>
            </w:r>
            <w:r w:rsidRPr="00CF16A5">
              <w:rPr>
                <w:rFonts w:cs="Times New Roman"/>
                <w:szCs w:val="24"/>
              </w:rPr>
              <w:lastRenderedPageBreak/>
              <w:t>keuangan pada masyarakat Jabodetabek</w:t>
            </w:r>
          </w:p>
        </w:tc>
        <w:tc>
          <w:tcPr>
            <w:tcW w:w="4111" w:type="dxa"/>
          </w:tcPr>
          <w:p w14:paraId="4031BCCC" w14:textId="4D15FF74" w:rsidR="008E714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lastRenderedPageBreak/>
              <w:t>Tingkat literasi keuangan masyarakat Jabodetabek berada pada taraf rata- rata 58</w:t>
            </w:r>
            <w:r w:rsidR="007D3ADD">
              <w:rPr>
                <w:rFonts w:cs="Times New Roman"/>
                <w:szCs w:val="24"/>
              </w:rPr>
              <w:t>,</w:t>
            </w:r>
            <w:r w:rsidRPr="00CF16A5">
              <w:rPr>
                <w:rFonts w:cs="Times New Roman"/>
                <w:szCs w:val="24"/>
              </w:rPr>
              <w:t xml:space="preserve">80% dan masih tergolong pada </w:t>
            </w:r>
            <w:r w:rsidRPr="00CF16A5">
              <w:rPr>
                <w:rFonts w:cs="Times New Roman"/>
                <w:szCs w:val="24"/>
              </w:rPr>
              <w:lastRenderedPageBreak/>
              <w:t>kelompok literasi keuangan yang rendah.</w:t>
            </w:r>
          </w:p>
          <w:p w14:paraId="52CFCA31" w14:textId="0CA9A8A0" w:rsidR="007A235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t>Tingkat inklusi keuangan masyarakat Jabodetabek berada pada taraf rata- rata 64</w:t>
            </w:r>
            <w:r w:rsidR="0073615E">
              <w:rPr>
                <w:rFonts w:cs="Times New Roman"/>
                <w:szCs w:val="24"/>
              </w:rPr>
              <w:t>,</w:t>
            </w:r>
            <w:r w:rsidRPr="00CF16A5">
              <w:rPr>
                <w:rFonts w:cs="Times New Roman"/>
                <w:szCs w:val="24"/>
              </w:rPr>
              <w:t>86%, terdapat 46% masyarakat yang berada dibawah persentase rata-rata dan 54% masyarakat berada diatas rata-rata indeks inklusi keuangan.</w:t>
            </w:r>
          </w:p>
          <w:p w14:paraId="10D818BB" w14:textId="77777777" w:rsidR="007A235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t>Literasi keuangan dan financial technology memiliki pengaruh terhadap inklusi keuangan secara bersama-sama dan nyata. Peningkatan literasi keuangan akan meningkatkan inklusi keuangan masyarakat. Semakin baik pengunaaan financial technology akan meningkatkan inklusi keuangan masyarakat pula.</w:t>
            </w:r>
          </w:p>
          <w:p w14:paraId="066DCF73" w14:textId="1395E0D0" w:rsidR="007A235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t>Karakteristik masyarakat berdasarkan demografi, diperoleh hasil bahwa jenis kelamin, usia, pendidikan terakhir, pekerjaan dan pendapatan memiliki pengaruh signifikan secara keseluruhan terhadap inklusi keuangan. Variabel jenis kelamin, usia, pendidikan terakhir, dan pekerjaan memiliki pengaruh nyata terhadap inklusi keuangan. Namun, pendapatan masyarakat tidak berpengaruh nyata terhadap inklusi keuangan.</w:t>
            </w:r>
          </w:p>
        </w:tc>
      </w:tr>
      <w:tr w:rsidR="00CF16A5" w:rsidRPr="00CF16A5" w14:paraId="334BBD1A" w14:textId="77777777" w:rsidTr="0030595D">
        <w:trPr>
          <w:jc w:val="center"/>
        </w:trPr>
        <w:tc>
          <w:tcPr>
            <w:tcW w:w="1696" w:type="dxa"/>
          </w:tcPr>
          <w:p w14:paraId="7784E1DF" w14:textId="6E64E486"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p>
        </w:tc>
        <w:tc>
          <w:tcPr>
            <w:tcW w:w="2410" w:type="dxa"/>
          </w:tcPr>
          <w:p w14:paraId="3FDA303B" w14:textId="60F4C7D2" w:rsidR="00FC2294" w:rsidRPr="00CF16A5" w:rsidRDefault="000D46FB" w:rsidP="00CF16A5">
            <w:pPr>
              <w:jc w:val="left"/>
              <w:rPr>
                <w:rFonts w:cs="Times New Roman"/>
                <w:i/>
                <w:iCs/>
                <w:szCs w:val="24"/>
              </w:rPr>
            </w:pPr>
            <w:r w:rsidRPr="00CF16A5">
              <w:rPr>
                <w:rFonts w:cs="Times New Roman"/>
                <w:i/>
                <w:iCs/>
                <w:szCs w:val="24"/>
              </w:rPr>
              <w:t xml:space="preserve">Mobile banking in the government-to-person payment sector for </w:t>
            </w:r>
            <w:r w:rsidRPr="00CF16A5">
              <w:rPr>
                <w:rFonts w:cs="Times New Roman"/>
                <w:i/>
                <w:iCs/>
                <w:szCs w:val="24"/>
              </w:rPr>
              <w:lastRenderedPageBreak/>
              <w:t>financial inclusion in Pakistan</w:t>
            </w:r>
          </w:p>
        </w:tc>
        <w:tc>
          <w:tcPr>
            <w:tcW w:w="4111" w:type="dxa"/>
          </w:tcPr>
          <w:p w14:paraId="2F617522" w14:textId="4720167D" w:rsidR="00E07304" w:rsidRPr="00CF16A5" w:rsidRDefault="00E07304" w:rsidP="00CF16A5">
            <w:pPr>
              <w:pStyle w:val="ListParagraph"/>
              <w:numPr>
                <w:ilvl w:val="0"/>
                <w:numId w:val="17"/>
              </w:numPr>
              <w:ind w:left="177" w:hanging="177"/>
              <w:jc w:val="left"/>
              <w:rPr>
                <w:rFonts w:cs="Times New Roman"/>
                <w:szCs w:val="24"/>
              </w:rPr>
            </w:pPr>
            <w:r w:rsidRPr="00CF16A5">
              <w:rPr>
                <w:rFonts w:cs="Times New Roman"/>
                <w:szCs w:val="24"/>
              </w:rPr>
              <w:lastRenderedPageBreak/>
              <w:t xml:space="preserve">Meningkatnya pengguna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berarti semakin banyak orang yang terhubung dengan lembaga perbankan </w:t>
            </w:r>
            <w:r w:rsidRPr="00CF16A5">
              <w:rPr>
                <w:rFonts w:cs="Times New Roman"/>
                <w:szCs w:val="24"/>
              </w:rPr>
              <w:lastRenderedPageBreak/>
              <w:t>dan dapat berkontribusi dalam meningkatkan inklusi keuangan</w:t>
            </w:r>
          </w:p>
          <w:p w14:paraId="307929F7" w14:textId="19280556" w:rsidR="00FC2294" w:rsidRPr="00CF16A5" w:rsidRDefault="00E07304" w:rsidP="00CF16A5">
            <w:pPr>
              <w:pStyle w:val="ListParagraph"/>
              <w:numPr>
                <w:ilvl w:val="0"/>
                <w:numId w:val="17"/>
              </w:numPr>
              <w:ind w:left="177" w:hanging="177"/>
              <w:jc w:val="left"/>
              <w:rPr>
                <w:rFonts w:cs="Times New Roman"/>
                <w:szCs w:val="24"/>
              </w:rPr>
            </w:pPr>
            <w:r w:rsidRPr="00CF16A5">
              <w:rPr>
                <w:rFonts w:cs="Times New Roman"/>
                <w:i/>
                <w:iCs/>
                <w:szCs w:val="24"/>
              </w:rPr>
              <w:t>M-banking</w:t>
            </w:r>
            <w:r w:rsidRPr="00CF16A5">
              <w:rPr>
                <w:rFonts w:cs="Times New Roman"/>
                <w:szCs w:val="24"/>
              </w:rPr>
              <w:t xml:space="preserve"> memberikan peluang untuk mencapai inklusi keuangan rumah tangga yang tidak memiliki rekening bank.</w:t>
            </w:r>
          </w:p>
        </w:tc>
      </w:tr>
      <w:tr w:rsidR="00CF16A5" w:rsidRPr="00CF16A5" w14:paraId="02C1CC04" w14:textId="77777777" w:rsidTr="0030595D">
        <w:trPr>
          <w:jc w:val="center"/>
        </w:trPr>
        <w:tc>
          <w:tcPr>
            <w:tcW w:w="1696" w:type="dxa"/>
          </w:tcPr>
          <w:p w14:paraId="47BBB743" w14:textId="45522AFB"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8)</w:t>
            </w:r>
            <w:r w:rsidRPr="00CF16A5">
              <w:rPr>
                <w:rFonts w:cs="Times New Roman"/>
                <w:szCs w:val="24"/>
              </w:rPr>
              <w:fldChar w:fldCharType="end"/>
            </w:r>
          </w:p>
        </w:tc>
        <w:tc>
          <w:tcPr>
            <w:tcW w:w="2410" w:type="dxa"/>
          </w:tcPr>
          <w:p w14:paraId="07724D5A" w14:textId="571CA906" w:rsidR="00FC2294" w:rsidRPr="00CF16A5" w:rsidRDefault="000D46FB" w:rsidP="00CF16A5">
            <w:pPr>
              <w:jc w:val="left"/>
              <w:rPr>
                <w:rFonts w:cs="Times New Roman"/>
                <w:i/>
                <w:iCs/>
                <w:szCs w:val="24"/>
              </w:rPr>
            </w:pPr>
            <w:r w:rsidRPr="00CF16A5">
              <w:rPr>
                <w:rFonts w:cs="Times New Roman"/>
                <w:i/>
                <w:iCs/>
                <w:szCs w:val="24"/>
              </w:rPr>
              <w:t>Mobile financial services, financial inclusion, and development: A systematic review of academic literature</w:t>
            </w:r>
          </w:p>
        </w:tc>
        <w:tc>
          <w:tcPr>
            <w:tcW w:w="4111" w:type="dxa"/>
          </w:tcPr>
          <w:p w14:paraId="514F9B72" w14:textId="77777777" w:rsidR="00FC2294" w:rsidRPr="00CF16A5" w:rsidRDefault="00FC0614" w:rsidP="00CF16A5">
            <w:pPr>
              <w:pStyle w:val="ListParagraph"/>
              <w:numPr>
                <w:ilvl w:val="0"/>
                <w:numId w:val="19"/>
              </w:numPr>
              <w:ind w:left="177" w:hanging="177"/>
              <w:jc w:val="left"/>
              <w:rPr>
                <w:rFonts w:cs="Times New Roman"/>
                <w:szCs w:val="24"/>
              </w:rPr>
            </w:pPr>
            <w:r w:rsidRPr="00CF16A5">
              <w:rPr>
                <w:rFonts w:cs="Times New Roman"/>
                <w:i/>
                <w:iCs/>
                <w:szCs w:val="24"/>
              </w:rPr>
              <w:t>Mobile financial service</w:t>
            </w:r>
            <w:r w:rsidRPr="00CF16A5">
              <w:rPr>
                <w:rFonts w:cs="Times New Roman"/>
                <w:szCs w:val="24"/>
              </w:rPr>
              <w:t xml:space="preserve"> dapat meningkatkan inklusi keuangan untuk populasi berpenghasilan rendah di negara-negara berkembang.</w:t>
            </w:r>
          </w:p>
          <w:p w14:paraId="470E182A" w14:textId="1067841C" w:rsidR="00FC0614" w:rsidRPr="00CF16A5" w:rsidRDefault="00FC0614" w:rsidP="00CF16A5">
            <w:pPr>
              <w:pStyle w:val="ListParagraph"/>
              <w:numPr>
                <w:ilvl w:val="0"/>
                <w:numId w:val="19"/>
              </w:numPr>
              <w:ind w:left="177" w:hanging="177"/>
              <w:jc w:val="left"/>
              <w:rPr>
                <w:rFonts w:cs="Times New Roman"/>
                <w:szCs w:val="24"/>
              </w:rPr>
            </w:pPr>
            <w:r w:rsidRPr="00CF16A5">
              <w:rPr>
                <w:rFonts w:cs="Times New Roman"/>
                <w:szCs w:val="24"/>
              </w:rPr>
              <w:t xml:space="preserve">Penggunaan perangkat seluler di negara-negara Afrika dan </w:t>
            </w:r>
            <w:r w:rsidR="00B16CC8" w:rsidRPr="00CF16A5">
              <w:rPr>
                <w:rFonts w:cs="Times New Roman"/>
                <w:i/>
                <w:iCs/>
                <w:szCs w:val="24"/>
              </w:rPr>
              <w:t xml:space="preserve">mobile financial service </w:t>
            </w:r>
            <w:r w:rsidR="00B16CC8" w:rsidRPr="00CF16A5">
              <w:rPr>
                <w:rFonts w:cs="Times New Roman"/>
                <w:szCs w:val="24"/>
              </w:rPr>
              <w:t>berpengaruh secara positif terhadap pendalaman keuangan dan aktivitas keuangan.</w:t>
            </w:r>
          </w:p>
        </w:tc>
      </w:tr>
      <w:tr w:rsidR="00CF16A5" w:rsidRPr="00CF16A5" w14:paraId="04618747" w14:textId="77777777" w:rsidTr="0030595D">
        <w:trPr>
          <w:jc w:val="center"/>
        </w:trPr>
        <w:tc>
          <w:tcPr>
            <w:tcW w:w="1696" w:type="dxa"/>
          </w:tcPr>
          <w:p w14:paraId="5FBC773D" w14:textId="36F90534" w:rsidR="00FC2294" w:rsidRPr="00CF16A5" w:rsidRDefault="00236E86" w:rsidP="00CF16A5">
            <w:pPr>
              <w:jc w:val="left"/>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rana (2020)</w:t>
            </w:r>
            <w:r w:rsidRPr="00CF16A5">
              <w:rPr>
                <w:rFonts w:cs="Times New Roman"/>
                <w:szCs w:val="24"/>
              </w:rPr>
              <w:fldChar w:fldCharType="end"/>
            </w:r>
          </w:p>
        </w:tc>
        <w:tc>
          <w:tcPr>
            <w:tcW w:w="2410" w:type="dxa"/>
          </w:tcPr>
          <w:p w14:paraId="5C374B6F" w14:textId="60AF7304" w:rsidR="00FC2294" w:rsidRPr="00CF16A5" w:rsidRDefault="000D46FB" w:rsidP="00CF16A5">
            <w:pPr>
              <w:jc w:val="left"/>
              <w:rPr>
                <w:rFonts w:cs="Times New Roman"/>
                <w:szCs w:val="24"/>
              </w:rPr>
            </w:pPr>
            <w:r w:rsidRPr="00CF16A5">
              <w:rPr>
                <w:rFonts w:cs="Times New Roman"/>
                <w:szCs w:val="24"/>
              </w:rPr>
              <w:t xml:space="preserve">Dampak Literasi Keuangan dan </w:t>
            </w:r>
            <w:r w:rsidR="00C05EE1" w:rsidRPr="00CF16A5">
              <w:rPr>
                <w:rFonts w:cs="Times New Roman"/>
                <w:i/>
                <w:iCs/>
                <w:szCs w:val="24"/>
              </w:rPr>
              <w:t>M</w:t>
            </w:r>
            <w:r w:rsidRPr="00CF16A5">
              <w:rPr>
                <w:rFonts w:cs="Times New Roman"/>
                <w:i/>
                <w:iCs/>
                <w:szCs w:val="24"/>
              </w:rPr>
              <w:t xml:space="preserve">obile </w:t>
            </w:r>
            <w:r w:rsidR="00C05EE1" w:rsidRPr="00CF16A5">
              <w:rPr>
                <w:rFonts w:cs="Times New Roman"/>
                <w:i/>
                <w:iCs/>
                <w:szCs w:val="24"/>
              </w:rPr>
              <w:t>P</w:t>
            </w:r>
            <w:r w:rsidRPr="00CF16A5">
              <w:rPr>
                <w:rFonts w:cs="Times New Roman"/>
                <w:i/>
                <w:iCs/>
                <w:szCs w:val="24"/>
              </w:rPr>
              <w:t xml:space="preserve">ayment </w:t>
            </w:r>
            <w:r w:rsidRPr="00CF16A5">
              <w:rPr>
                <w:rFonts w:cs="Times New Roman"/>
                <w:szCs w:val="24"/>
              </w:rPr>
              <w:t>Terhadap Inklusi Keuangan di Daerah Jabodetabek</w:t>
            </w:r>
          </w:p>
        </w:tc>
        <w:tc>
          <w:tcPr>
            <w:tcW w:w="4111" w:type="dxa"/>
          </w:tcPr>
          <w:p w14:paraId="5C47B37B" w14:textId="77777777" w:rsidR="00FC2294" w:rsidRPr="00CF16A5" w:rsidRDefault="009E16C9" w:rsidP="00CF16A5">
            <w:pPr>
              <w:pStyle w:val="ListParagraph"/>
              <w:numPr>
                <w:ilvl w:val="0"/>
                <w:numId w:val="20"/>
              </w:numPr>
              <w:ind w:left="177" w:hanging="177"/>
              <w:jc w:val="left"/>
              <w:rPr>
                <w:rFonts w:cs="Times New Roman"/>
                <w:szCs w:val="24"/>
              </w:rPr>
            </w:pPr>
            <w:r w:rsidRPr="00CF16A5">
              <w:rPr>
                <w:rFonts w:cs="Times New Roman"/>
                <w:szCs w:val="24"/>
              </w:rPr>
              <w:t>Pengetahuan keuangan memiliki dampak positif dan signifikan secara parsial terhadap inklusi keuangan di daerah Jabodetabek.</w:t>
            </w:r>
          </w:p>
          <w:p w14:paraId="5BE2D8F7" w14:textId="77777777" w:rsidR="009E16C9" w:rsidRPr="00CF16A5" w:rsidRDefault="009E16C9" w:rsidP="00CF16A5">
            <w:pPr>
              <w:pStyle w:val="ListParagraph"/>
              <w:numPr>
                <w:ilvl w:val="0"/>
                <w:numId w:val="20"/>
              </w:numPr>
              <w:ind w:left="177" w:hanging="177"/>
              <w:jc w:val="left"/>
              <w:rPr>
                <w:rFonts w:cs="Times New Roman"/>
                <w:szCs w:val="24"/>
              </w:rPr>
            </w:pPr>
            <w:r w:rsidRPr="00CF16A5">
              <w:rPr>
                <w:rFonts w:cs="Times New Roman"/>
                <w:szCs w:val="24"/>
              </w:rPr>
              <w:t>Perilaku keuangan memiliki dampak positif dan signifikan secara parsial terhadap inklusi keuangan di daerah Jabodetabek.</w:t>
            </w:r>
          </w:p>
          <w:p w14:paraId="74750697" w14:textId="77777777" w:rsidR="009E16C9" w:rsidRPr="00CF16A5" w:rsidRDefault="009E16C9" w:rsidP="00CF16A5">
            <w:pPr>
              <w:pStyle w:val="ListParagraph"/>
              <w:numPr>
                <w:ilvl w:val="0"/>
                <w:numId w:val="20"/>
              </w:numPr>
              <w:ind w:left="177" w:hanging="177"/>
              <w:jc w:val="left"/>
              <w:rPr>
                <w:rFonts w:cs="Times New Roman"/>
                <w:szCs w:val="24"/>
              </w:rPr>
            </w:pPr>
            <w:r w:rsidRPr="00CF16A5">
              <w:rPr>
                <w:rFonts w:cs="Times New Roman"/>
                <w:szCs w:val="24"/>
              </w:rPr>
              <w:t>Sikap keuangan memiliki dampak negatif dan tidak signifikan secara parsial terhadap inklusi keuangan di daerah Jabodetabek.</w:t>
            </w:r>
          </w:p>
          <w:p w14:paraId="75AD1A98" w14:textId="77777777" w:rsidR="009E16C9" w:rsidRPr="00CF16A5" w:rsidRDefault="009E16C9" w:rsidP="00CF16A5">
            <w:pPr>
              <w:pStyle w:val="ListParagraph"/>
              <w:numPr>
                <w:ilvl w:val="0"/>
                <w:numId w:val="20"/>
              </w:numPr>
              <w:ind w:left="177" w:hanging="177"/>
              <w:jc w:val="left"/>
              <w:rPr>
                <w:rFonts w:cs="Times New Roman"/>
                <w:szCs w:val="24"/>
              </w:rPr>
            </w:pPr>
            <w:r w:rsidRPr="00CF16A5">
              <w:rPr>
                <w:rFonts w:cs="Times New Roman"/>
                <w:szCs w:val="24"/>
              </w:rPr>
              <w:t xml:space="preserve">Kemanfaatan </w:t>
            </w:r>
            <w:r w:rsidRPr="00CF16A5">
              <w:rPr>
                <w:rFonts w:cs="Times New Roman"/>
                <w:i/>
                <w:iCs/>
                <w:szCs w:val="24"/>
              </w:rPr>
              <w:t>mobile payment</w:t>
            </w:r>
            <w:r w:rsidRPr="00CF16A5">
              <w:rPr>
                <w:rFonts w:cs="Times New Roman"/>
                <w:szCs w:val="24"/>
              </w:rPr>
              <w:t xml:space="preserve"> memiliki dampak positif dan signifikan secara parsial terhadap inklusi keuangan di daerah Jabodetabek.</w:t>
            </w:r>
          </w:p>
          <w:p w14:paraId="11E0D684" w14:textId="77777777" w:rsidR="009E16C9" w:rsidRPr="00CF16A5" w:rsidRDefault="009E16C9" w:rsidP="00CF16A5">
            <w:pPr>
              <w:pStyle w:val="ListParagraph"/>
              <w:numPr>
                <w:ilvl w:val="0"/>
                <w:numId w:val="20"/>
              </w:numPr>
              <w:ind w:left="177" w:hanging="177"/>
              <w:jc w:val="left"/>
              <w:rPr>
                <w:rFonts w:cs="Times New Roman"/>
                <w:szCs w:val="24"/>
              </w:rPr>
            </w:pPr>
            <w:r w:rsidRPr="00CF16A5">
              <w:rPr>
                <w:rFonts w:cs="Times New Roman"/>
                <w:szCs w:val="24"/>
              </w:rPr>
              <w:lastRenderedPageBreak/>
              <w:t xml:space="preserve">Kemudahan </w:t>
            </w:r>
            <w:r w:rsidRPr="00CF16A5">
              <w:rPr>
                <w:rFonts w:cs="Times New Roman"/>
                <w:i/>
                <w:iCs/>
                <w:szCs w:val="24"/>
              </w:rPr>
              <w:t>penggunaan mobile payment</w:t>
            </w:r>
            <w:r w:rsidRPr="00CF16A5">
              <w:rPr>
                <w:rFonts w:cs="Times New Roman"/>
                <w:szCs w:val="24"/>
              </w:rPr>
              <w:t xml:space="preserve"> memiliki dampak positif dan signifikan secara parsial terhadap inklusi keuangan di daerah Jabodetabek.</w:t>
            </w:r>
          </w:p>
          <w:p w14:paraId="5055BDDC" w14:textId="3BF5F781" w:rsidR="009E16C9" w:rsidRPr="00CF16A5" w:rsidRDefault="009E16C9" w:rsidP="00CF16A5">
            <w:pPr>
              <w:pStyle w:val="ListParagraph"/>
              <w:numPr>
                <w:ilvl w:val="0"/>
                <w:numId w:val="20"/>
              </w:numPr>
              <w:ind w:left="177" w:hanging="177"/>
              <w:jc w:val="left"/>
              <w:rPr>
                <w:rFonts w:cs="Times New Roman"/>
                <w:szCs w:val="24"/>
              </w:rPr>
            </w:pPr>
            <w:r w:rsidRPr="00CF16A5">
              <w:rPr>
                <w:rFonts w:cs="Times New Roman"/>
                <w:szCs w:val="24"/>
              </w:rPr>
              <w:t xml:space="preserve">Pengetahuan keuangan, perilaku keuangan, sikap keuangan, kemanfaatan </w:t>
            </w:r>
            <w:r w:rsidRPr="00CF16A5">
              <w:rPr>
                <w:rFonts w:cs="Times New Roman"/>
                <w:i/>
                <w:iCs/>
                <w:szCs w:val="24"/>
              </w:rPr>
              <w:t>mobile payment</w:t>
            </w:r>
            <w:r w:rsidRPr="00CF16A5">
              <w:rPr>
                <w:rFonts w:cs="Times New Roman"/>
                <w:szCs w:val="24"/>
              </w:rPr>
              <w:t xml:space="preserve">, dan kemudahan penggunaan </w:t>
            </w:r>
            <w:r w:rsidRPr="00CF16A5">
              <w:rPr>
                <w:rFonts w:cs="Times New Roman"/>
                <w:i/>
                <w:iCs/>
                <w:szCs w:val="24"/>
              </w:rPr>
              <w:t>mobile payment</w:t>
            </w:r>
            <w:r w:rsidRPr="00CF16A5">
              <w:rPr>
                <w:rFonts w:cs="Times New Roman"/>
                <w:szCs w:val="24"/>
              </w:rPr>
              <w:t xml:space="preserve"> memiliki dampak positif secara simultan terhadap inklusi keuangan di daerah Jabodetabek.</w:t>
            </w:r>
          </w:p>
        </w:tc>
      </w:tr>
      <w:tr w:rsidR="00CF16A5" w:rsidRPr="00CF16A5" w14:paraId="411A7B85" w14:textId="77777777" w:rsidTr="0030595D">
        <w:trPr>
          <w:jc w:val="center"/>
        </w:trPr>
        <w:tc>
          <w:tcPr>
            <w:tcW w:w="1696" w:type="dxa"/>
          </w:tcPr>
          <w:p w14:paraId="2C8F66EA" w14:textId="60FB3A57"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p>
        </w:tc>
        <w:tc>
          <w:tcPr>
            <w:tcW w:w="2410" w:type="dxa"/>
          </w:tcPr>
          <w:p w14:paraId="146BFAB9" w14:textId="68BD2A32" w:rsidR="00FC2294" w:rsidRPr="00CF16A5" w:rsidRDefault="000D46FB" w:rsidP="00CF16A5">
            <w:pPr>
              <w:jc w:val="left"/>
              <w:rPr>
                <w:rFonts w:cs="Times New Roman"/>
                <w:i/>
                <w:iCs/>
                <w:szCs w:val="24"/>
              </w:rPr>
            </w:pPr>
            <w:r w:rsidRPr="00CF16A5">
              <w:rPr>
                <w:rFonts w:cs="Times New Roman"/>
                <w:i/>
                <w:iCs/>
                <w:szCs w:val="24"/>
              </w:rPr>
              <w:t>Religiosity, financial knowledge, and financial behavior influence on personal financial distress among millennial generation</w:t>
            </w:r>
          </w:p>
        </w:tc>
        <w:tc>
          <w:tcPr>
            <w:tcW w:w="4111" w:type="dxa"/>
          </w:tcPr>
          <w:p w14:paraId="0D7E4B46" w14:textId="7575AB83" w:rsidR="00FC2294" w:rsidRPr="00CF16A5" w:rsidRDefault="009359C4" w:rsidP="00CF16A5">
            <w:pPr>
              <w:pStyle w:val="ListParagraph"/>
              <w:numPr>
                <w:ilvl w:val="0"/>
                <w:numId w:val="21"/>
              </w:numPr>
              <w:ind w:left="177" w:hanging="177"/>
              <w:jc w:val="left"/>
              <w:rPr>
                <w:rFonts w:cs="Times New Roman"/>
                <w:szCs w:val="24"/>
              </w:rPr>
            </w:pPr>
            <w:r w:rsidRPr="00CF16A5">
              <w:rPr>
                <w:rFonts w:cs="Times New Roman"/>
                <w:szCs w:val="24"/>
              </w:rPr>
              <w:t>Pengetahuan keuangan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w:t>
            </w:r>
          </w:p>
        </w:tc>
      </w:tr>
      <w:tr w:rsidR="00CF16A5" w:rsidRPr="00CF16A5" w14:paraId="6DFE07FE" w14:textId="77777777" w:rsidTr="0030595D">
        <w:trPr>
          <w:jc w:val="center"/>
        </w:trPr>
        <w:tc>
          <w:tcPr>
            <w:tcW w:w="1696" w:type="dxa"/>
          </w:tcPr>
          <w:p w14:paraId="5A9E7148" w14:textId="2CE1A046" w:rsidR="00FC2294" w:rsidRPr="00CF16A5" w:rsidRDefault="00C05EE1" w:rsidP="00CF16A5">
            <w:pPr>
              <w:jc w:val="left"/>
              <w:rPr>
                <w:rFonts w:cs="Times New Roman"/>
                <w:szCs w:val="24"/>
              </w:rPr>
            </w:pPr>
            <w:r w:rsidRPr="00CF16A5">
              <w:rPr>
                <w:rFonts w:cs="Times New Roman"/>
                <w:szCs w:val="24"/>
              </w:rPr>
              <w:fldChar w:fldCharType="begin" w:fldLock="1"/>
            </w:r>
            <w:r w:rsidR="00155749"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p>
        </w:tc>
        <w:tc>
          <w:tcPr>
            <w:tcW w:w="2410" w:type="dxa"/>
          </w:tcPr>
          <w:p w14:paraId="0B6CCDD9" w14:textId="52D8CE94" w:rsidR="00FC2294" w:rsidRPr="00CF16A5" w:rsidRDefault="00C275EC" w:rsidP="00CF16A5">
            <w:pPr>
              <w:jc w:val="left"/>
              <w:rPr>
                <w:rFonts w:cs="Times New Roman"/>
                <w:szCs w:val="24"/>
              </w:rPr>
            </w:pPr>
            <w:r w:rsidRPr="00CF16A5">
              <w:rPr>
                <w:rFonts w:cs="Times New Roman"/>
                <w:szCs w:val="24"/>
              </w:rPr>
              <w:t xml:space="preserve">Pengaruh Pengetahuan Keuangan dan Sikap Keuangan terhadap </w:t>
            </w:r>
            <w:r w:rsidRPr="00CF16A5">
              <w:rPr>
                <w:rFonts w:cs="Times New Roman"/>
                <w:i/>
                <w:iCs/>
                <w:szCs w:val="24"/>
              </w:rPr>
              <w:t>Locus of Control</w:t>
            </w:r>
            <w:r w:rsidRPr="00CF16A5">
              <w:rPr>
                <w:rFonts w:cs="Times New Roman"/>
                <w:szCs w:val="24"/>
              </w:rPr>
              <w:t xml:space="preserve"> dan Perilaku Pengelolaan Keuangan Mahasiswa Ekonomi</w:t>
            </w:r>
          </w:p>
        </w:tc>
        <w:tc>
          <w:tcPr>
            <w:tcW w:w="4111" w:type="dxa"/>
          </w:tcPr>
          <w:p w14:paraId="6AF8AC0D" w14:textId="77777777" w:rsidR="00E4113E" w:rsidRPr="00CF16A5" w:rsidRDefault="00E4113E" w:rsidP="00CF16A5">
            <w:pPr>
              <w:pStyle w:val="ListParagraph"/>
              <w:numPr>
                <w:ilvl w:val="0"/>
                <w:numId w:val="21"/>
              </w:numPr>
              <w:ind w:left="177" w:hanging="177"/>
              <w:jc w:val="left"/>
              <w:rPr>
                <w:rFonts w:cs="Times New Roman"/>
                <w:szCs w:val="24"/>
              </w:rPr>
            </w:pPr>
            <w:r w:rsidRPr="00CF16A5">
              <w:rPr>
                <w:rFonts w:cs="Times New Roman"/>
                <w:szCs w:val="24"/>
              </w:rPr>
              <w:t xml:space="preserve">Variabel pengetahuan keuangan mempunyai pengaruh yang positif dan signifikan terhadap </w:t>
            </w:r>
            <w:r w:rsidRPr="00CF16A5">
              <w:rPr>
                <w:rFonts w:cs="Times New Roman"/>
                <w:i/>
                <w:iCs/>
                <w:szCs w:val="24"/>
              </w:rPr>
              <w:t>variabel locus of control</w:t>
            </w:r>
            <w:r w:rsidRPr="00CF16A5">
              <w:rPr>
                <w:rFonts w:cs="Times New Roman"/>
                <w:szCs w:val="24"/>
              </w:rPr>
              <w:t xml:space="preserve"> pada mahasiswa ekonomi perguruan tinggi swasta yang terakreditasi B dikota Semarang.</w:t>
            </w:r>
          </w:p>
          <w:p w14:paraId="03E18DD7" w14:textId="77777777" w:rsidR="00E4113E" w:rsidRPr="00CF16A5" w:rsidRDefault="00E4113E" w:rsidP="00CF16A5">
            <w:pPr>
              <w:pStyle w:val="ListParagraph"/>
              <w:numPr>
                <w:ilvl w:val="0"/>
                <w:numId w:val="21"/>
              </w:numPr>
              <w:ind w:left="177" w:hanging="177"/>
              <w:jc w:val="left"/>
              <w:rPr>
                <w:rFonts w:cs="Times New Roman"/>
                <w:szCs w:val="24"/>
              </w:rPr>
            </w:pPr>
            <w:r w:rsidRPr="00CF16A5">
              <w:rPr>
                <w:rFonts w:cs="Times New Roman"/>
                <w:szCs w:val="24"/>
              </w:rPr>
              <w:t xml:space="preserve">Variabel sikap keuangan mempunyai pengaruh yang positif dan signifikan terhadap variabel </w:t>
            </w:r>
            <w:r w:rsidRPr="00CF16A5">
              <w:rPr>
                <w:rFonts w:cs="Times New Roman"/>
                <w:i/>
                <w:iCs/>
                <w:szCs w:val="24"/>
              </w:rPr>
              <w:t>locus of control</w:t>
            </w:r>
            <w:r w:rsidRPr="00CF16A5">
              <w:rPr>
                <w:rFonts w:cs="Times New Roman"/>
                <w:szCs w:val="24"/>
              </w:rPr>
              <w:t xml:space="preserve"> pada mahasiswa ekonomi perguruan tinggi swasta yang terakreditasi B dikota Semarang.</w:t>
            </w:r>
          </w:p>
          <w:p w14:paraId="54B1D1C6" w14:textId="77777777" w:rsidR="00E4113E" w:rsidRPr="00CF16A5" w:rsidRDefault="00E4113E" w:rsidP="00CF16A5">
            <w:pPr>
              <w:pStyle w:val="ListParagraph"/>
              <w:numPr>
                <w:ilvl w:val="0"/>
                <w:numId w:val="21"/>
              </w:numPr>
              <w:ind w:left="177" w:hanging="177"/>
              <w:jc w:val="left"/>
              <w:rPr>
                <w:rFonts w:cs="Times New Roman"/>
                <w:szCs w:val="24"/>
              </w:rPr>
            </w:pPr>
            <w:r w:rsidRPr="00CF16A5">
              <w:rPr>
                <w:rFonts w:cs="Times New Roman"/>
                <w:szCs w:val="24"/>
              </w:rPr>
              <w:lastRenderedPageBreak/>
              <w:t>Variabel pengetahuan keuangan mempunyai pengaruh yang positif dan signifikan terhadap variabel perilaku pengelolaan keuangan pada mahasiswa ekonomi perguruan tinggi swasta yang terakreditasi B di kota Semarang.</w:t>
            </w:r>
          </w:p>
          <w:p w14:paraId="4B73D7AE" w14:textId="77777777" w:rsidR="00707770" w:rsidRPr="00CF16A5" w:rsidRDefault="00E4113E" w:rsidP="00CF16A5">
            <w:pPr>
              <w:pStyle w:val="ListParagraph"/>
              <w:numPr>
                <w:ilvl w:val="0"/>
                <w:numId w:val="21"/>
              </w:numPr>
              <w:ind w:left="177" w:hanging="177"/>
              <w:jc w:val="left"/>
              <w:rPr>
                <w:rFonts w:cs="Times New Roman"/>
                <w:szCs w:val="24"/>
              </w:rPr>
            </w:pPr>
            <w:r w:rsidRPr="00CF16A5">
              <w:rPr>
                <w:rFonts w:cs="Times New Roman"/>
                <w:szCs w:val="24"/>
              </w:rPr>
              <w:t>Ada pengaruh positif dari variabel sikap keuangan terhadap variabel perilaku pengelolaan keuangan pada mahasiswa ekonomi perguruan tinggi swasta yang terakreditasi B di kota Semarang.</w:t>
            </w:r>
          </w:p>
          <w:p w14:paraId="6821A684" w14:textId="36260222" w:rsidR="00707770" w:rsidRPr="00CF16A5" w:rsidRDefault="00707770" w:rsidP="00CF16A5">
            <w:pPr>
              <w:pStyle w:val="ListParagraph"/>
              <w:numPr>
                <w:ilvl w:val="0"/>
                <w:numId w:val="21"/>
              </w:numPr>
              <w:ind w:left="177" w:hanging="177"/>
              <w:jc w:val="left"/>
              <w:rPr>
                <w:rFonts w:cs="Times New Roman"/>
                <w:szCs w:val="24"/>
              </w:rPr>
            </w:pPr>
            <w:r w:rsidRPr="00CF16A5">
              <w:rPr>
                <w:rFonts w:cs="Times New Roman"/>
                <w:szCs w:val="24"/>
              </w:rPr>
              <w:t xml:space="preserve">Pengaruh dari variabel </w:t>
            </w:r>
            <w:r w:rsidRPr="00CF16A5">
              <w:rPr>
                <w:rFonts w:cs="Times New Roman"/>
                <w:i/>
                <w:iCs/>
                <w:szCs w:val="24"/>
              </w:rPr>
              <w:t>locus of control</w:t>
            </w:r>
            <w:r w:rsidRPr="00CF16A5">
              <w:rPr>
                <w:rFonts w:cs="Times New Roman"/>
                <w:szCs w:val="24"/>
              </w:rPr>
              <w:t xml:space="preserve"> adalah positif dan signifikan terhadap variabel perilku pengelolaan keuangan pada mahasiswa ekonomi perguruan tinggi swasta yang terakreditasi B di kota Semarang.</w:t>
            </w:r>
          </w:p>
        </w:tc>
      </w:tr>
      <w:tr w:rsidR="00CF16A5" w:rsidRPr="00CF16A5" w14:paraId="4A35E681" w14:textId="77777777" w:rsidTr="0030595D">
        <w:trPr>
          <w:jc w:val="center"/>
        </w:trPr>
        <w:tc>
          <w:tcPr>
            <w:tcW w:w="1696" w:type="dxa"/>
          </w:tcPr>
          <w:p w14:paraId="458586A5" w14:textId="38552E56" w:rsidR="00832388" w:rsidRPr="00CF16A5" w:rsidRDefault="00832388"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n &amp; Havidz (2019)</w:t>
            </w:r>
            <w:r w:rsidRPr="00CF16A5">
              <w:rPr>
                <w:rFonts w:cs="Times New Roman"/>
                <w:szCs w:val="24"/>
              </w:rPr>
              <w:fldChar w:fldCharType="end"/>
            </w:r>
          </w:p>
        </w:tc>
        <w:tc>
          <w:tcPr>
            <w:tcW w:w="2410" w:type="dxa"/>
          </w:tcPr>
          <w:p w14:paraId="2E8B4D05" w14:textId="3E13F1DA" w:rsidR="00FC2294" w:rsidRPr="00CF16A5" w:rsidRDefault="00A56123" w:rsidP="00CF16A5">
            <w:pPr>
              <w:jc w:val="left"/>
              <w:rPr>
                <w:rFonts w:cs="Times New Roman"/>
                <w:i/>
                <w:iCs/>
                <w:szCs w:val="24"/>
              </w:rPr>
            </w:pPr>
            <w:r w:rsidRPr="00CF16A5">
              <w:rPr>
                <w:rFonts w:cs="Times New Roman"/>
                <w:i/>
                <w:iCs/>
                <w:szCs w:val="24"/>
              </w:rPr>
              <w:t>Factors Impacting the Intention to Use M-Payment</w:t>
            </w:r>
          </w:p>
        </w:tc>
        <w:tc>
          <w:tcPr>
            <w:tcW w:w="4111" w:type="dxa"/>
          </w:tcPr>
          <w:p w14:paraId="54267C51" w14:textId="3AD874AF" w:rsidR="00FC2294" w:rsidRPr="00CF16A5" w:rsidRDefault="00707770" w:rsidP="00CF16A5">
            <w:pPr>
              <w:pStyle w:val="ListParagraph"/>
              <w:numPr>
                <w:ilvl w:val="0"/>
                <w:numId w:val="22"/>
              </w:numPr>
              <w:ind w:left="177" w:hanging="177"/>
              <w:jc w:val="left"/>
              <w:rPr>
                <w:rFonts w:cs="Times New Roman"/>
                <w:szCs w:val="24"/>
              </w:rPr>
            </w:pPr>
            <w:r w:rsidRPr="00CF16A5">
              <w:rPr>
                <w:rFonts w:cs="Times New Roman"/>
                <w:szCs w:val="24"/>
              </w:rPr>
              <w:t xml:space="preserve">Hasil empiris mengungkapkan bahwa di antara dua </w:t>
            </w:r>
            <w:r w:rsidRPr="00CF16A5">
              <w:rPr>
                <w:rFonts w:cs="Times New Roman"/>
                <w:i/>
                <w:iCs/>
                <w:szCs w:val="24"/>
              </w:rPr>
              <w:t>individual differences</w:t>
            </w:r>
            <w:r w:rsidRPr="00CF16A5">
              <w:rPr>
                <w:rFonts w:cs="Times New Roman"/>
                <w:szCs w:val="24"/>
              </w:rPr>
              <w:t xml:space="preserve">, hanya </w:t>
            </w:r>
            <w:r w:rsidRPr="00CF16A5">
              <w:rPr>
                <w:rFonts w:cs="Times New Roman"/>
                <w:i/>
                <w:iCs/>
                <w:szCs w:val="24"/>
              </w:rPr>
              <w:t>m-payment knowledge</w:t>
            </w:r>
            <w:r w:rsidRPr="00CF16A5">
              <w:rPr>
                <w:rFonts w:cs="Times New Roman"/>
                <w:szCs w:val="24"/>
              </w:rPr>
              <w:t xml:space="preserve"> yang menentukan</w:t>
            </w:r>
            <w:r w:rsidR="006C2C60" w:rsidRPr="00CF16A5">
              <w:rPr>
                <w:rFonts w:cs="Times New Roman"/>
                <w:szCs w:val="24"/>
              </w:rPr>
              <w:t xml:space="preserve"> </w:t>
            </w:r>
            <w:r w:rsidRPr="00CF16A5">
              <w:rPr>
                <w:rFonts w:cs="Times New Roman"/>
                <w:szCs w:val="24"/>
              </w:rPr>
              <w:t xml:space="preserve">PEOU sedangkan </w:t>
            </w:r>
            <w:r w:rsidRPr="00CF16A5">
              <w:rPr>
                <w:rFonts w:cs="Times New Roman"/>
                <w:i/>
                <w:iCs/>
                <w:szCs w:val="24"/>
              </w:rPr>
              <w:t xml:space="preserve">personal innovativeness </w:t>
            </w:r>
            <w:r w:rsidRPr="00CF16A5">
              <w:rPr>
                <w:rFonts w:cs="Times New Roman"/>
                <w:szCs w:val="24"/>
              </w:rPr>
              <w:t>tidak.</w:t>
            </w:r>
          </w:p>
          <w:p w14:paraId="311693EE" w14:textId="20737250" w:rsidR="006C2C60" w:rsidRPr="00CF16A5" w:rsidRDefault="006C2C60" w:rsidP="00CF16A5">
            <w:pPr>
              <w:pStyle w:val="ListParagraph"/>
              <w:numPr>
                <w:ilvl w:val="0"/>
                <w:numId w:val="22"/>
              </w:numPr>
              <w:ind w:left="177" w:hanging="177"/>
              <w:jc w:val="left"/>
              <w:rPr>
                <w:rFonts w:cs="Times New Roman"/>
                <w:szCs w:val="24"/>
              </w:rPr>
            </w:pPr>
            <w:r w:rsidRPr="00CF16A5">
              <w:rPr>
                <w:rFonts w:cs="Times New Roman"/>
                <w:i/>
                <w:iCs/>
                <w:szCs w:val="24"/>
              </w:rPr>
              <w:t>Compatibility</w:t>
            </w:r>
            <w:r w:rsidRPr="00CF16A5">
              <w:rPr>
                <w:rFonts w:cs="Times New Roman"/>
                <w:szCs w:val="24"/>
              </w:rPr>
              <w:t xml:space="preserve"> dan </w:t>
            </w:r>
            <w:r w:rsidRPr="00CF16A5">
              <w:rPr>
                <w:rFonts w:cs="Times New Roman"/>
                <w:i/>
                <w:iCs/>
                <w:szCs w:val="24"/>
              </w:rPr>
              <w:t xml:space="preserve">convenience </w:t>
            </w:r>
            <w:r w:rsidRPr="00CF16A5">
              <w:rPr>
                <w:rFonts w:cs="Times New Roman"/>
                <w:szCs w:val="24"/>
              </w:rPr>
              <w:t>berpengaruh signifikan terhadap PEOU</w:t>
            </w:r>
            <w:r w:rsidR="007E6403" w:rsidRPr="00CF16A5">
              <w:rPr>
                <w:rFonts w:cs="Times New Roman"/>
                <w:szCs w:val="24"/>
              </w:rPr>
              <w:t>.</w:t>
            </w:r>
          </w:p>
        </w:tc>
      </w:tr>
      <w:tr w:rsidR="00CF16A5" w:rsidRPr="00CF16A5" w14:paraId="08540C22" w14:textId="77777777" w:rsidTr="0030595D">
        <w:trPr>
          <w:jc w:val="center"/>
        </w:trPr>
        <w:tc>
          <w:tcPr>
            <w:tcW w:w="1696" w:type="dxa"/>
          </w:tcPr>
          <w:p w14:paraId="0B83DC71" w14:textId="76765CFB" w:rsidR="00832388" w:rsidRPr="00CF16A5" w:rsidRDefault="00832388" w:rsidP="00CF16A5">
            <w:pPr>
              <w:jc w:val="left"/>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p>
        </w:tc>
        <w:tc>
          <w:tcPr>
            <w:tcW w:w="2410" w:type="dxa"/>
          </w:tcPr>
          <w:p w14:paraId="5CAC8203" w14:textId="5CBEA14D" w:rsidR="00832388" w:rsidRPr="00CF16A5" w:rsidRDefault="00A56123" w:rsidP="00CF16A5">
            <w:pPr>
              <w:jc w:val="left"/>
              <w:rPr>
                <w:rFonts w:cs="Times New Roman"/>
                <w:szCs w:val="24"/>
              </w:rPr>
            </w:pPr>
            <w:r w:rsidRPr="00CF16A5">
              <w:rPr>
                <w:rFonts w:cs="Times New Roman"/>
                <w:szCs w:val="24"/>
              </w:rPr>
              <w:t xml:space="preserve">Pengaruh </w:t>
            </w:r>
            <w:r w:rsidRPr="00CF16A5">
              <w:rPr>
                <w:rFonts w:cs="Times New Roman"/>
                <w:i/>
                <w:iCs/>
                <w:szCs w:val="24"/>
              </w:rPr>
              <w:t xml:space="preserve">financial knowledge, financial behavior, </w:t>
            </w:r>
            <w:r w:rsidRPr="00CF16A5">
              <w:rPr>
                <w:rFonts w:cs="Times New Roman"/>
                <w:szCs w:val="24"/>
              </w:rPr>
              <w:t xml:space="preserve">dan </w:t>
            </w:r>
            <w:r w:rsidRPr="00CF16A5">
              <w:rPr>
                <w:rFonts w:cs="Times New Roman"/>
                <w:i/>
                <w:iCs/>
                <w:szCs w:val="24"/>
              </w:rPr>
              <w:t>financial attitude</w:t>
            </w:r>
            <w:r w:rsidRPr="00CF16A5">
              <w:rPr>
                <w:rFonts w:cs="Times New Roman"/>
                <w:szCs w:val="24"/>
              </w:rPr>
              <w:t xml:space="preserve"> terhadap </w:t>
            </w:r>
            <w:r w:rsidRPr="00CF16A5">
              <w:rPr>
                <w:rFonts w:cs="Times New Roman"/>
                <w:i/>
                <w:iCs/>
                <w:szCs w:val="24"/>
              </w:rPr>
              <w:t>personal financial management</w:t>
            </w:r>
          </w:p>
        </w:tc>
        <w:tc>
          <w:tcPr>
            <w:tcW w:w="4111" w:type="dxa"/>
          </w:tcPr>
          <w:p w14:paraId="027CC315" w14:textId="77777777" w:rsidR="00CC400B" w:rsidRPr="00CF16A5" w:rsidRDefault="00CC400B" w:rsidP="00CF16A5">
            <w:pPr>
              <w:pStyle w:val="ListParagraph"/>
              <w:numPr>
                <w:ilvl w:val="0"/>
                <w:numId w:val="23"/>
              </w:numPr>
              <w:ind w:left="177" w:hanging="177"/>
              <w:jc w:val="left"/>
              <w:rPr>
                <w:rFonts w:cs="Times New Roman"/>
                <w:szCs w:val="24"/>
              </w:rPr>
            </w:pPr>
            <w:r w:rsidRPr="00CF16A5">
              <w:rPr>
                <w:rFonts w:cs="Times New Roman"/>
                <w:szCs w:val="24"/>
              </w:rPr>
              <w:t xml:space="preserve">Variabel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ur</w:t>
            </w:r>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secara bersama-sama berpengaruh signifikan terhadap manajemen keuangan personal.</w:t>
            </w:r>
          </w:p>
          <w:p w14:paraId="6104984F" w14:textId="0E9D4B3C" w:rsidR="00CC400B" w:rsidRPr="00CF16A5" w:rsidRDefault="00CC400B" w:rsidP="00CF16A5">
            <w:pPr>
              <w:pStyle w:val="ListParagraph"/>
              <w:numPr>
                <w:ilvl w:val="0"/>
                <w:numId w:val="23"/>
              </w:numPr>
              <w:ind w:left="177" w:hanging="177"/>
              <w:jc w:val="left"/>
              <w:rPr>
                <w:rFonts w:cs="Times New Roman"/>
                <w:szCs w:val="24"/>
              </w:rPr>
            </w:pPr>
            <w:r w:rsidRPr="00CF16A5">
              <w:rPr>
                <w:rFonts w:cs="Times New Roman"/>
                <w:szCs w:val="24"/>
              </w:rPr>
              <w:lastRenderedPageBreak/>
              <w:t xml:space="preserve">Variabel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ur</w:t>
            </w:r>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secara parsial berpengaruh positif signifikan terhadap manajemen keuangan personal.</w:t>
            </w:r>
          </w:p>
        </w:tc>
      </w:tr>
      <w:tr w:rsidR="00CF16A5" w:rsidRPr="00CF16A5" w14:paraId="12AAB134" w14:textId="77777777" w:rsidTr="0030595D">
        <w:trPr>
          <w:jc w:val="center"/>
        </w:trPr>
        <w:tc>
          <w:tcPr>
            <w:tcW w:w="1696" w:type="dxa"/>
          </w:tcPr>
          <w:p w14:paraId="421449A3" w14:textId="7F670599" w:rsidR="00832388" w:rsidRPr="00CF16A5" w:rsidRDefault="00832388" w:rsidP="00CF16A5">
            <w:pPr>
              <w:jc w:val="left"/>
              <w:rPr>
                <w:rFonts w:cs="Times New Roman"/>
                <w:szCs w:val="24"/>
              </w:rPr>
            </w:pPr>
            <w:r w:rsidRPr="00CF16A5">
              <w:rPr>
                <w:rFonts w:cs="Times New Roman"/>
                <w:szCs w:val="24"/>
              </w:rPr>
              <w:lastRenderedPageBreak/>
              <w:fldChar w:fldCharType="begin" w:fldLock="1"/>
            </w:r>
            <w:r w:rsidR="008E714D"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Zmud (1979)</w:t>
            </w:r>
            <w:r w:rsidRPr="00CF16A5">
              <w:rPr>
                <w:rFonts w:cs="Times New Roman"/>
                <w:szCs w:val="24"/>
              </w:rPr>
              <w:fldChar w:fldCharType="end"/>
            </w:r>
          </w:p>
        </w:tc>
        <w:tc>
          <w:tcPr>
            <w:tcW w:w="2410" w:type="dxa"/>
          </w:tcPr>
          <w:p w14:paraId="1F59B953" w14:textId="06F2BA09" w:rsidR="00832388" w:rsidRPr="00CF16A5" w:rsidRDefault="00D51B1E" w:rsidP="00CF16A5">
            <w:pPr>
              <w:jc w:val="left"/>
              <w:rPr>
                <w:rFonts w:cs="Times New Roman"/>
                <w:i/>
                <w:iCs/>
                <w:szCs w:val="24"/>
              </w:rPr>
            </w:pPr>
            <w:r w:rsidRPr="00CF16A5">
              <w:rPr>
                <w:rFonts w:cs="Times New Roman"/>
                <w:i/>
                <w:iCs/>
                <w:szCs w:val="24"/>
              </w:rPr>
              <w:t>Individual Differences and MIS Success: A Review of the Empirical Literature</w:t>
            </w:r>
          </w:p>
        </w:tc>
        <w:tc>
          <w:tcPr>
            <w:tcW w:w="4111" w:type="dxa"/>
          </w:tcPr>
          <w:p w14:paraId="50276717" w14:textId="120856A2" w:rsidR="00832388" w:rsidRPr="00CF16A5" w:rsidRDefault="00CC400B" w:rsidP="00CF16A5">
            <w:pPr>
              <w:pStyle w:val="ListParagraph"/>
              <w:numPr>
                <w:ilvl w:val="0"/>
                <w:numId w:val="24"/>
              </w:numPr>
              <w:ind w:left="177" w:hanging="177"/>
              <w:jc w:val="left"/>
              <w:rPr>
                <w:rFonts w:cs="Times New Roman"/>
                <w:szCs w:val="24"/>
              </w:rPr>
            </w:pPr>
            <w:r w:rsidRPr="00CF16A5">
              <w:rPr>
                <w:rFonts w:cs="Times New Roman"/>
                <w:szCs w:val="24"/>
              </w:rPr>
              <w:t xml:space="preserve">Analisis mengenai pengaruh </w:t>
            </w:r>
            <w:r w:rsidR="00180C71" w:rsidRPr="00CF16A5">
              <w:rPr>
                <w:rFonts w:cs="Times New Roman"/>
                <w:i/>
                <w:iCs/>
                <w:szCs w:val="24"/>
              </w:rPr>
              <w:t>individual differences</w:t>
            </w:r>
            <w:r w:rsidRPr="00CF16A5">
              <w:rPr>
                <w:rFonts w:cs="Times New Roman"/>
                <w:szCs w:val="24"/>
              </w:rPr>
              <w:t xml:space="preserve"> terhadap keberhasilan </w:t>
            </w:r>
            <w:r w:rsidR="00180C71" w:rsidRPr="00CF16A5">
              <w:rPr>
                <w:rFonts w:cs="Times New Roman"/>
                <w:szCs w:val="24"/>
              </w:rPr>
              <w:t>MIS</w:t>
            </w:r>
            <w:r w:rsidRPr="00CF16A5">
              <w:rPr>
                <w:rFonts w:cs="Times New Roman"/>
                <w:szCs w:val="24"/>
              </w:rPr>
              <w:t xml:space="preserve"> </w:t>
            </w:r>
            <w:r w:rsidR="00180C71" w:rsidRPr="00CF16A5">
              <w:rPr>
                <w:rFonts w:cs="Times New Roman"/>
                <w:szCs w:val="24"/>
              </w:rPr>
              <w:t>memiliki hasil yang positif.</w:t>
            </w:r>
          </w:p>
        </w:tc>
      </w:tr>
    </w:tbl>
    <w:p w14:paraId="40501F71" w14:textId="59BFD4DC" w:rsidR="00FC2294" w:rsidRPr="00CF16A5" w:rsidRDefault="00F51B27" w:rsidP="00CF16A5">
      <w:pPr>
        <w:spacing w:after="0"/>
        <w:ind w:firstLine="576"/>
        <w:jc w:val="center"/>
        <w:rPr>
          <w:rFonts w:cs="Times New Roman"/>
          <w:szCs w:val="24"/>
        </w:rPr>
      </w:pPr>
      <w:r w:rsidRPr="00CF16A5">
        <w:rPr>
          <w:rFonts w:cs="Times New Roman"/>
          <w:szCs w:val="24"/>
        </w:rPr>
        <w:t>Sumber: diolah oleh penulis</w:t>
      </w:r>
    </w:p>
    <w:p w14:paraId="2F55D8D6" w14:textId="77777777" w:rsidR="00615CF4" w:rsidRPr="00CF16A5" w:rsidRDefault="00615CF4" w:rsidP="00CF16A5">
      <w:pPr>
        <w:spacing w:after="0"/>
        <w:ind w:firstLine="576"/>
        <w:jc w:val="center"/>
        <w:rPr>
          <w:rFonts w:cs="Times New Roman"/>
          <w:szCs w:val="24"/>
        </w:rPr>
      </w:pPr>
    </w:p>
    <w:p w14:paraId="68BF8F31" w14:textId="42C6B69F" w:rsidR="00424B0D" w:rsidRPr="00CF16A5" w:rsidRDefault="00424B0D" w:rsidP="00CF16A5">
      <w:pPr>
        <w:pStyle w:val="Heading2"/>
        <w:numPr>
          <w:ilvl w:val="1"/>
          <w:numId w:val="1"/>
        </w:numPr>
        <w:spacing w:before="0"/>
        <w:rPr>
          <w:rFonts w:cs="Times New Roman"/>
          <w:szCs w:val="24"/>
        </w:rPr>
      </w:pPr>
      <w:r w:rsidRPr="00CF16A5">
        <w:rPr>
          <w:rFonts w:cs="Times New Roman"/>
          <w:szCs w:val="24"/>
        </w:rPr>
        <w:t>Kerangka Pemikiran Teoritis</w:t>
      </w:r>
    </w:p>
    <w:p w14:paraId="5C58D437" w14:textId="693E3CDB" w:rsidR="00410C74" w:rsidRPr="00CF16A5" w:rsidRDefault="00410C74" w:rsidP="00CF16A5">
      <w:pPr>
        <w:spacing w:after="0"/>
        <w:ind w:left="576"/>
        <w:rPr>
          <w:rFonts w:cs="Times New Roman"/>
          <w:szCs w:val="24"/>
        </w:rPr>
      </w:pPr>
      <w:r w:rsidRPr="00CF16A5">
        <w:rPr>
          <w:rFonts w:cs="Times New Roman"/>
          <w:szCs w:val="24"/>
        </w:rPr>
        <w:t>Skema kerangka pemikiran teoritis dalam penelitian ini adalah sebagai berikut:</w:t>
      </w:r>
    </w:p>
    <w:p w14:paraId="161A7721" w14:textId="410F4015" w:rsidR="00424B0D" w:rsidRPr="00CF16A5" w:rsidRDefault="00410C74" w:rsidP="00CF16A5">
      <w:pPr>
        <w:pStyle w:val="Heading2"/>
        <w:jc w:val="center"/>
        <w:rPr>
          <w:rFonts w:cs="Times New Roman"/>
          <w:szCs w:val="24"/>
        </w:rPr>
      </w:pPr>
      <w:r w:rsidRPr="00CF16A5">
        <w:rPr>
          <w:rFonts w:cs="Times New Roman"/>
          <w:noProof/>
          <w:szCs w:val="24"/>
        </w:rPr>
        <w:drawing>
          <wp:inline distT="0" distB="0" distL="0" distR="0" wp14:anchorId="0B18C597" wp14:editId="0C6FBDC3">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11A385B" w14:textId="6978E6B8" w:rsidR="00410C74" w:rsidRPr="00CF16A5" w:rsidRDefault="00410C74" w:rsidP="00CF16A5">
      <w:pPr>
        <w:pStyle w:val="Caption"/>
        <w:spacing w:after="0" w:line="360" w:lineRule="auto"/>
        <w:jc w:val="center"/>
        <w:rPr>
          <w:rFonts w:cs="Times New Roman"/>
          <w:i w:val="0"/>
          <w:iCs w:val="0"/>
          <w:color w:val="auto"/>
          <w:sz w:val="24"/>
          <w:szCs w:val="24"/>
        </w:rPr>
      </w:pPr>
      <w:r w:rsidRPr="00CF16A5">
        <w:rPr>
          <w:rFonts w:cs="Times New Roman"/>
          <w:i w:val="0"/>
          <w:iCs w:val="0"/>
          <w:color w:val="auto"/>
          <w:sz w:val="24"/>
          <w:szCs w:val="24"/>
        </w:rPr>
        <w:t xml:space="preserve">Gambar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Gambar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Kerangka Pemikiran Teoritis</w:t>
      </w:r>
    </w:p>
    <w:p w14:paraId="5E380386" w14:textId="20F3C484" w:rsidR="00410C74" w:rsidRPr="00CF16A5" w:rsidRDefault="00410C74" w:rsidP="00CF16A5">
      <w:pPr>
        <w:spacing w:after="0"/>
        <w:jc w:val="center"/>
        <w:rPr>
          <w:rFonts w:cs="Times New Roman"/>
          <w:szCs w:val="24"/>
        </w:rPr>
      </w:pPr>
      <w:r w:rsidRPr="00CF16A5">
        <w:rPr>
          <w:rFonts w:cs="Times New Roman"/>
          <w:szCs w:val="24"/>
        </w:rPr>
        <w:t>Sumber: diolah oleh penulis</w:t>
      </w:r>
    </w:p>
    <w:sectPr w:rsidR="00410C74" w:rsidRPr="00CF16A5" w:rsidSect="00CF16A5">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ta Amalina Hazrati H" w:date="2020-04-19T07:54:00Z" w:initials="SAHH">
    <w:p w14:paraId="5621DAC0" w14:textId="77777777" w:rsidR="007D682F" w:rsidRDefault="007D682F" w:rsidP="007D682F">
      <w:pPr>
        <w:pStyle w:val="CommentText"/>
      </w:pPr>
      <w:r>
        <w:rPr>
          <w:rStyle w:val="CommentReference"/>
        </w:rPr>
        <w:annotationRef/>
      </w:r>
      <w:r>
        <w:t>Ini seharusnya bold atau ngga ya?</w:t>
      </w:r>
    </w:p>
  </w:comment>
  <w:comment w:id="1" w:author="Shinta Amalina Hazrati H" w:date="2020-04-19T07:53:00Z" w:initials="SAHH">
    <w:p w14:paraId="6C658362" w14:textId="77777777" w:rsidR="007D682F" w:rsidRDefault="007D682F" w:rsidP="007D682F">
      <w:pPr>
        <w:pStyle w:val="CommentText"/>
      </w:pPr>
      <w:r>
        <w:rPr>
          <w:rStyle w:val="CommentReference"/>
        </w:rPr>
        <w:annotationRef/>
      </w:r>
      <w:r>
        <w:t>Untuk ini apakah sumbernya mudjijah atau lain? Karena belum ada citation disini</w:t>
      </w:r>
    </w:p>
  </w:comment>
  <w:comment w:id="5" w:author="Shinta Amalina Hazrati H" w:date="2020-04-19T08:01:00Z" w:initials="SAHH">
    <w:p w14:paraId="4CEBFDCC" w14:textId="77777777" w:rsidR="007D682F" w:rsidRDefault="007D682F" w:rsidP="007D682F">
      <w:pPr>
        <w:pStyle w:val="CommentText"/>
      </w:pPr>
      <w:r>
        <w:rPr>
          <w:rStyle w:val="CommentReference"/>
        </w:rPr>
        <w:annotationRef/>
      </w:r>
      <w:r>
        <w:t>Ini belum ada recent years sebagai update ya? Mungkin 2016 atau 2017</w:t>
      </w:r>
    </w:p>
  </w:comment>
  <w:comment w:id="6" w:author="Shinta Amalina Hazrati H" w:date="2020-04-19T08:09:00Z" w:initials="SAHH">
    <w:p w14:paraId="026EB896" w14:textId="77777777" w:rsidR="007D682F" w:rsidRDefault="007D682F" w:rsidP="007D682F">
      <w:pPr>
        <w:pStyle w:val="CommentText"/>
      </w:pPr>
      <w:r>
        <w:rPr>
          <w:rStyle w:val="CommentReference"/>
        </w:rPr>
        <w:annotationRef/>
      </w:r>
      <w:r>
        <w:t>Ini sumbernya dari hartati atau bank Indonesia? Kalau BI, pindahkan sitasi BI sebelumnya ke akhir kalimat ini aja.</w:t>
      </w:r>
    </w:p>
  </w:comment>
  <w:comment w:id="7" w:author="Shinta Amalina Hazrati H" w:date="2020-04-19T08:17:00Z" w:initials="SAHH">
    <w:p w14:paraId="4454F69C" w14:textId="77777777" w:rsidR="007D682F" w:rsidRDefault="007D682F" w:rsidP="007D682F">
      <w:pPr>
        <w:pStyle w:val="CommentText"/>
      </w:pPr>
      <w:r>
        <w:rPr>
          <w:rStyle w:val="CommentReference"/>
        </w:rPr>
        <w:annotationRef/>
      </w:r>
      <w:r>
        <w:t>Sikap keuangan ini ada kemungkinan mempunyai dampak negative. Coba kamu cari dulu jurnal yang dapat menjelaskan dan teori pendukung dr beberapa penelitian sebelumnya. Hasil skripsi maria itu attitude mempunya dampak negative. Beberapa penelitian sebelumnya juga begitu.</w:t>
      </w:r>
    </w:p>
    <w:p w14:paraId="0A859990" w14:textId="77777777" w:rsidR="007D682F" w:rsidRDefault="007D682F" w:rsidP="007D682F">
      <w:pPr>
        <w:pStyle w:val="CommentText"/>
      </w:pPr>
    </w:p>
    <w:p w14:paraId="4260E974" w14:textId="77777777" w:rsidR="007D682F" w:rsidRDefault="007D682F" w:rsidP="007D682F">
      <w:pPr>
        <w:pStyle w:val="CommentText"/>
      </w:pPr>
      <w:r>
        <w:t>Kalau disini ada perubahan, maka perbaiki juga rumusan masalah dan tujuan penelitian di bab 1</w:t>
      </w:r>
    </w:p>
    <w:p w14:paraId="1AE8CD33" w14:textId="77777777" w:rsidR="007D682F" w:rsidRDefault="007D682F" w:rsidP="007D682F">
      <w:pPr>
        <w:pStyle w:val="CommentText"/>
      </w:pPr>
    </w:p>
    <w:p w14:paraId="7014F0FF" w14:textId="77777777" w:rsidR="007D682F" w:rsidRDefault="007D682F" w:rsidP="007D682F">
      <w:pPr>
        <w:pStyle w:val="CommentText"/>
      </w:pPr>
      <w:r>
        <w:t>Btw, di rumusan masalah ada singkatan untuk masing2 variable, tologn ditambahkan disini juga ya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21DAC0" w15:done="1"/>
  <w15:commentEx w15:paraId="6C658362" w15:done="1"/>
  <w15:commentEx w15:paraId="4CEBFDCC" w15:done="1"/>
  <w15:commentEx w15:paraId="026EB896" w15:done="1"/>
  <w15:commentEx w15:paraId="7014F0F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8252" w16cex:dateUtc="2020-04-19T00:54:00Z"/>
  <w16cex:commentExtensible w16cex:durableId="22468216" w16cex:dateUtc="2020-04-19T00:53:00Z"/>
  <w16cex:commentExtensible w16cex:durableId="224683EE" w16cex:dateUtc="2020-04-19T01:01:00Z"/>
  <w16cex:commentExtensible w16cex:durableId="224685D4" w16cex:dateUtc="2020-04-19T01:09:00Z"/>
  <w16cex:commentExtensible w16cex:durableId="22468782" w16cex:dateUtc="2020-04-19T0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21DAC0" w16cid:durableId="22468252"/>
  <w16cid:commentId w16cid:paraId="6C658362" w16cid:durableId="22468216"/>
  <w16cid:commentId w16cid:paraId="4CEBFDCC" w16cid:durableId="224683EE"/>
  <w16cid:commentId w16cid:paraId="026EB896" w16cid:durableId="224685D4"/>
  <w16cid:commentId w16cid:paraId="7014F0FF" w16cid:durableId="224687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 w15:restartNumberingAfterBreak="0">
    <w:nsid w:val="423D7169"/>
    <w:multiLevelType w:val="multilevel"/>
    <w:tmpl w:val="CD00312E"/>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22"/>
  </w:num>
  <w:num w:numId="3">
    <w:abstractNumId w:val="23"/>
  </w:num>
  <w:num w:numId="4">
    <w:abstractNumId w:val="18"/>
  </w:num>
  <w:num w:numId="5">
    <w:abstractNumId w:val="21"/>
  </w:num>
  <w:num w:numId="6">
    <w:abstractNumId w:val="14"/>
  </w:num>
  <w:num w:numId="7">
    <w:abstractNumId w:val="1"/>
  </w:num>
  <w:num w:numId="8">
    <w:abstractNumId w:val="7"/>
  </w:num>
  <w:num w:numId="9">
    <w:abstractNumId w:val="16"/>
  </w:num>
  <w:num w:numId="10">
    <w:abstractNumId w:val="6"/>
  </w:num>
  <w:num w:numId="11">
    <w:abstractNumId w:val="3"/>
  </w:num>
  <w:num w:numId="12">
    <w:abstractNumId w:val="9"/>
  </w:num>
  <w:num w:numId="13">
    <w:abstractNumId w:val="19"/>
  </w:num>
  <w:num w:numId="14">
    <w:abstractNumId w:val="4"/>
  </w:num>
  <w:num w:numId="15">
    <w:abstractNumId w:val="15"/>
  </w:num>
  <w:num w:numId="16">
    <w:abstractNumId w:val="11"/>
  </w:num>
  <w:num w:numId="17">
    <w:abstractNumId w:val="20"/>
  </w:num>
  <w:num w:numId="18">
    <w:abstractNumId w:val="10"/>
  </w:num>
  <w:num w:numId="19">
    <w:abstractNumId w:val="0"/>
  </w:num>
  <w:num w:numId="20">
    <w:abstractNumId w:val="13"/>
  </w:num>
  <w:num w:numId="21">
    <w:abstractNumId w:val="12"/>
  </w:num>
  <w:num w:numId="22">
    <w:abstractNumId w:val="17"/>
  </w:num>
  <w:num w:numId="23">
    <w:abstractNumId w:val="2"/>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9C8"/>
    <w:rsid w:val="000175D9"/>
    <w:rsid w:val="0002407E"/>
    <w:rsid w:val="000359BC"/>
    <w:rsid w:val="000564D2"/>
    <w:rsid w:val="000D46FB"/>
    <w:rsid w:val="000D69A4"/>
    <w:rsid w:val="000E5124"/>
    <w:rsid w:val="000E5995"/>
    <w:rsid w:val="0010337C"/>
    <w:rsid w:val="001279A6"/>
    <w:rsid w:val="0014564E"/>
    <w:rsid w:val="00147B34"/>
    <w:rsid w:val="00155130"/>
    <w:rsid w:val="00155749"/>
    <w:rsid w:val="001629C8"/>
    <w:rsid w:val="00167F9C"/>
    <w:rsid w:val="00176599"/>
    <w:rsid w:val="00176904"/>
    <w:rsid w:val="00180C71"/>
    <w:rsid w:val="00184DF1"/>
    <w:rsid w:val="001C1A00"/>
    <w:rsid w:val="001C5ACA"/>
    <w:rsid w:val="001D2575"/>
    <w:rsid w:val="001E71DC"/>
    <w:rsid w:val="001F303D"/>
    <w:rsid w:val="00225E2A"/>
    <w:rsid w:val="00234741"/>
    <w:rsid w:val="00236E86"/>
    <w:rsid w:val="00243E40"/>
    <w:rsid w:val="00250876"/>
    <w:rsid w:val="002609B1"/>
    <w:rsid w:val="002B3128"/>
    <w:rsid w:val="002C036B"/>
    <w:rsid w:val="002C6254"/>
    <w:rsid w:val="002D7FD6"/>
    <w:rsid w:val="002F15FC"/>
    <w:rsid w:val="002F3C93"/>
    <w:rsid w:val="002F6CD9"/>
    <w:rsid w:val="0030595D"/>
    <w:rsid w:val="00316435"/>
    <w:rsid w:val="00367E88"/>
    <w:rsid w:val="003A7CD9"/>
    <w:rsid w:val="003E0E88"/>
    <w:rsid w:val="003E6743"/>
    <w:rsid w:val="00410C74"/>
    <w:rsid w:val="00424B0D"/>
    <w:rsid w:val="00443F07"/>
    <w:rsid w:val="004876DA"/>
    <w:rsid w:val="004F2AD2"/>
    <w:rsid w:val="005137E5"/>
    <w:rsid w:val="0051492A"/>
    <w:rsid w:val="00557472"/>
    <w:rsid w:val="00567C8C"/>
    <w:rsid w:val="00582EB8"/>
    <w:rsid w:val="005B20D5"/>
    <w:rsid w:val="005B44EC"/>
    <w:rsid w:val="005C32C2"/>
    <w:rsid w:val="005E6679"/>
    <w:rsid w:val="005E7531"/>
    <w:rsid w:val="00615CF4"/>
    <w:rsid w:val="00644045"/>
    <w:rsid w:val="00644D49"/>
    <w:rsid w:val="00692CF6"/>
    <w:rsid w:val="006B2795"/>
    <w:rsid w:val="006C046A"/>
    <w:rsid w:val="006C2C60"/>
    <w:rsid w:val="00701A12"/>
    <w:rsid w:val="00707770"/>
    <w:rsid w:val="00717CBF"/>
    <w:rsid w:val="0073615E"/>
    <w:rsid w:val="00753257"/>
    <w:rsid w:val="007534F1"/>
    <w:rsid w:val="0079292C"/>
    <w:rsid w:val="007A235D"/>
    <w:rsid w:val="007A4358"/>
    <w:rsid w:val="007A6CC3"/>
    <w:rsid w:val="007C23F2"/>
    <w:rsid w:val="007C31F3"/>
    <w:rsid w:val="007D3ADD"/>
    <w:rsid w:val="007D682F"/>
    <w:rsid w:val="007E3410"/>
    <w:rsid w:val="007E6403"/>
    <w:rsid w:val="007F2144"/>
    <w:rsid w:val="00832388"/>
    <w:rsid w:val="00842808"/>
    <w:rsid w:val="0085507F"/>
    <w:rsid w:val="008570F0"/>
    <w:rsid w:val="0086204B"/>
    <w:rsid w:val="00863CC2"/>
    <w:rsid w:val="00873BEA"/>
    <w:rsid w:val="00887EC6"/>
    <w:rsid w:val="008A1006"/>
    <w:rsid w:val="008B2506"/>
    <w:rsid w:val="008B76D8"/>
    <w:rsid w:val="008C56C0"/>
    <w:rsid w:val="008E714D"/>
    <w:rsid w:val="008F360D"/>
    <w:rsid w:val="008F63C3"/>
    <w:rsid w:val="00914D01"/>
    <w:rsid w:val="009359C4"/>
    <w:rsid w:val="00942A45"/>
    <w:rsid w:val="0094712C"/>
    <w:rsid w:val="00972642"/>
    <w:rsid w:val="009A376F"/>
    <w:rsid w:val="009A6DEF"/>
    <w:rsid w:val="009C3967"/>
    <w:rsid w:val="009C4BFD"/>
    <w:rsid w:val="009E16C9"/>
    <w:rsid w:val="009E49BF"/>
    <w:rsid w:val="009F6DC6"/>
    <w:rsid w:val="00A0316D"/>
    <w:rsid w:val="00A06FB3"/>
    <w:rsid w:val="00A11290"/>
    <w:rsid w:val="00A1489C"/>
    <w:rsid w:val="00A32F9D"/>
    <w:rsid w:val="00A52508"/>
    <w:rsid w:val="00A56123"/>
    <w:rsid w:val="00A6333D"/>
    <w:rsid w:val="00A67205"/>
    <w:rsid w:val="00AA54CD"/>
    <w:rsid w:val="00AB1537"/>
    <w:rsid w:val="00AC3B7D"/>
    <w:rsid w:val="00AC48CE"/>
    <w:rsid w:val="00AD684C"/>
    <w:rsid w:val="00AE1421"/>
    <w:rsid w:val="00B04EB2"/>
    <w:rsid w:val="00B16CC8"/>
    <w:rsid w:val="00B33F00"/>
    <w:rsid w:val="00B345CA"/>
    <w:rsid w:val="00B46CF5"/>
    <w:rsid w:val="00B51BE5"/>
    <w:rsid w:val="00B720A4"/>
    <w:rsid w:val="00B82014"/>
    <w:rsid w:val="00B85D06"/>
    <w:rsid w:val="00B92F5E"/>
    <w:rsid w:val="00BA7E33"/>
    <w:rsid w:val="00BB2577"/>
    <w:rsid w:val="00BB56DE"/>
    <w:rsid w:val="00BE0110"/>
    <w:rsid w:val="00BF44DC"/>
    <w:rsid w:val="00BF4B84"/>
    <w:rsid w:val="00BF65C8"/>
    <w:rsid w:val="00C05EE1"/>
    <w:rsid w:val="00C17D7E"/>
    <w:rsid w:val="00C22F04"/>
    <w:rsid w:val="00C275EC"/>
    <w:rsid w:val="00C57D0B"/>
    <w:rsid w:val="00C976F9"/>
    <w:rsid w:val="00CC400B"/>
    <w:rsid w:val="00CD1203"/>
    <w:rsid w:val="00CF16A5"/>
    <w:rsid w:val="00CF2200"/>
    <w:rsid w:val="00D31E02"/>
    <w:rsid w:val="00D40AE6"/>
    <w:rsid w:val="00D44571"/>
    <w:rsid w:val="00D51B1E"/>
    <w:rsid w:val="00D75D12"/>
    <w:rsid w:val="00DB5C8A"/>
    <w:rsid w:val="00DD0D7B"/>
    <w:rsid w:val="00DF65B4"/>
    <w:rsid w:val="00E07304"/>
    <w:rsid w:val="00E07A0F"/>
    <w:rsid w:val="00E24AE9"/>
    <w:rsid w:val="00E4113E"/>
    <w:rsid w:val="00E73379"/>
    <w:rsid w:val="00E83738"/>
    <w:rsid w:val="00E937F9"/>
    <w:rsid w:val="00EB3467"/>
    <w:rsid w:val="00F0061F"/>
    <w:rsid w:val="00F138E6"/>
    <w:rsid w:val="00F26ECF"/>
    <w:rsid w:val="00F51B27"/>
    <w:rsid w:val="00F52A78"/>
    <w:rsid w:val="00F60681"/>
    <w:rsid w:val="00F710C3"/>
    <w:rsid w:val="00F73AD9"/>
    <w:rsid w:val="00F916B2"/>
    <w:rsid w:val="00FA4326"/>
    <w:rsid w:val="00FB3095"/>
    <w:rsid w:val="00FC0614"/>
    <w:rsid w:val="00FC2294"/>
    <w:rsid w:val="00FC4AF0"/>
    <w:rsid w:val="00FD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A3202"/>
  <w15:chartTrackingRefBased/>
  <w15:docId w15:val="{E4B56D7A-A529-4614-BB67-886D6D8DB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6DE"/>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692CF6"/>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92CF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29C8"/>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F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629C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92CF6"/>
    <w:rPr>
      <w:rFonts w:ascii="Times New Roman" w:eastAsiaTheme="majorEastAsia" w:hAnsi="Times New Roman" w:cstheme="majorBidi"/>
      <w:b/>
      <w:sz w:val="24"/>
      <w:szCs w:val="26"/>
    </w:rPr>
  </w:style>
  <w:style w:type="paragraph" w:styleId="BalloonText">
    <w:name w:val="Balloon Text"/>
    <w:basedOn w:val="Normal"/>
    <w:link w:val="BalloonTextChar"/>
    <w:uiPriority w:val="99"/>
    <w:semiHidden/>
    <w:unhideWhenUsed/>
    <w:rsid w:val="00692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CF6"/>
    <w:rPr>
      <w:rFonts w:ascii="Segoe UI" w:hAnsi="Segoe UI" w:cs="Segoe UI"/>
      <w:sz w:val="18"/>
      <w:szCs w:val="18"/>
    </w:rPr>
  </w:style>
  <w:style w:type="character" w:styleId="CommentReference">
    <w:name w:val="annotation reference"/>
    <w:basedOn w:val="DefaultParagraphFont"/>
    <w:uiPriority w:val="99"/>
    <w:semiHidden/>
    <w:unhideWhenUsed/>
    <w:rsid w:val="00424B0D"/>
    <w:rPr>
      <w:sz w:val="16"/>
      <w:szCs w:val="16"/>
    </w:rPr>
  </w:style>
  <w:style w:type="paragraph" w:styleId="CommentText">
    <w:name w:val="annotation text"/>
    <w:basedOn w:val="Normal"/>
    <w:link w:val="CommentTextChar"/>
    <w:uiPriority w:val="99"/>
    <w:semiHidden/>
    <w:unhideWhenUsed/>
    <w:rsid w:val="00424B0D"/>
    <w:pPr>
      <w:spacing w:line="240" w:lineRule="auto"/>
    </w:pPr>
    <w:rPr>
      <w:sz w:val="20"/>
      <w:szCs w:val="20"/>
    </w:rPr>
  </w:style>
  <w:style w:type="character" w:customStyle="1" w:styleId="CommentTextChar">
    <w:name w:val="Comment Text Char"/>
    <w:basedOn w:val="DefaultParagraphFont"/>
    <w:link w:val="CommentText"/>
    <w:uiPriority w:val="99"/>
    <w:semiHidden/>
    <w:rsid w:val="00424B0D"/>
    <w:rPr>
      <w:sz w:val="20"/>
      <w:szCs w:val="20"/>
    </w:rPr>
  </w:style>
  <w:style w:type="paragraph" w:styleId="ListParagraph">
    <w:name w:val="List Paragraph"/>
    <w:basedOn w:val="Normal"/>
    <w:uiPriority w:val="34"/>
    <w:qFormat/>
    <w:rsid w:val="00424B0D"/>
    <w:pPr>
      <w:ind w:left="720"/>
    </w:pPr>
  </w:style>
  <w:style w:type="paragraph" w:styleId="Caption">
    <w:name w:val="caption"/>
    <w:basedOn w:val="Normal"/>
    <w:next w:val="Normal"/>
    <w:uiPriority w:val="35"/>
    <w:unhideWhenUsed/>
    <w:qFormat/>
    <w:rsid w:val="00410C7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937F9"/>
    <w:rPr>
      <w:color w:val="808080"/>
    </w:rPr>
  </w:style>
  <w:style w:type="table" w:styleId="TableGrid">
    <w:name w:val="Table Grid"/>
    <w:basedOn w:val="TableNormal"/>
    <w:uiPriority w:val="39"/>
    <w:rsid w:val="00FC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5BEF36-F827-4EBB-8A40-C936B2261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1</TotalTime>
  <Pages>20</Pages>
  <Words>29605</Words>
  <Characters>168751</Characters>
  <Application>Microsoft Office Word</Application>
  <DocSecurity>0</DocSecurity>
  <Lines>1406</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164</cp:revision>
  <dcterms:created xsi:type="dcterms:W3CDTF">2020-04-17T10:18:00Z</dcterms:created>
  <dcterms:modified xsi:type="dcterms:W3CDTF">2020-04-21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